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4344142" w:displacedByCustomXml="next"/>
    <w:sdt>
      <w:sdtPr>
        <w:rPr>
          <w:highlight w:val="yellow"/>
        </w:rPr>
        <w:id w:val="70242598"/>
        <w:docPartObj>
          <w:docPartGallery w:val="Cover Pages"/>
          <w:docPartUnique/>
        </w:docPartObj>
      </w:sdtPr>
      <w:sdtContent>
        <w:p w14:paraId="0070FDA0" w14:textId="49519470" w:rsidR="00BE1B43" w:rsidRPr="00BE1B43" w:rsidRDefault="00E55100" w:rsidP="00BE1B43">
          <w:pPr>
            <w:rPr>
              <w:highlight w:val="yellow"/>
            </w:rPr>
          </w:pPr>
          <w:r w:rsidRPr="00BE1B43">
            <w:rPr>
              <w:noProof/>
              <w:highlight w:val="yellow"/>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C81033" w:rsidRDefault="00C81033"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" filled="f" stroked="f" strokeweight=".5pt">
                    <v:textbox inset="126pt,0,54pt,0">
                      <w:txbxContent>
                        <w:p w14:paraId="4D1CF306" w14:textId="2C5AEC2D" w:rsidR="00C81033" w:rsidRDefault="00C81033"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 xml:space="preserve">     </w:t>
                              </w:r>
                            </w:sdtContent>
                          </w:sdt>
                        </w:p>
                      </w:txbxContent>
                    </v:textbox>
                    <w10:wrap type="square" anchorx="page" anchory="page"/>
                  </v:shape>
                </w:pict>
              </mc:Fallback>
            </mc:AlternateContent>
          </w:r>
          <w:r w:rsidRPr="00BE1B43">
            <w:rPr>
              <w:noProof/>
              <w:highlight w:val="yellow"/>
            </w:rPr>
            <mc:AlternateContent>
              <mc:Choice Requires="wps">
                <w:drawing>
                  <wp:anchor distT="0" distB="0" distL="114300" distR="114300" simplePos="0" relativeHeight="251660288" behindDoc="0" locked="0" layoutInCell="1" allowOverlap="1" wp14:anchorId="0F1AF59A" wp14:editId="5D7ADC4E">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A8313D" w14:textId="55687EFA" w:rsidR="00C81033" w:rsidRDefault="00C81033">
                                <w:pPr>
                                  <w:pStyle w:val="NoSpacing"/>
                                  <w:jc w:val="right"/>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F1AF59A" id="Text Box 53" o:spid="_x0000_s1027" type="#_x0000_t202" style="position:absolute;margin-left:0;margin-top:0;width:8in;height:79.5pt;z-index:251660288;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CbgQIAAGg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" filled="f" stroked="f" strokeweight=".5pt">
                    <v:textbox style="mso-fit-shape-to-text:t" inset="126pt,0,54pt,0">
                      <w:txbxContent>
                        <w:p w14:paraId="32A8313D" w14:textId="55687EFA" w:rsidR="00C81033" w:rsidRDefault="00C81033">
                          <w:pPr>
                            <w:pStyle w:val="NoSpacing"/>
                            <w:jc w:val="right"/>
                            <w:rPr>
                              <w:color w:val="595959" w:themeColor="text1" w:themeTint="A6"/>
                              <w:sz w:val="20"/>
                              <w:szCs w:val="20"/>
                            </w:rPr>
                          </w:pPr>
                        </w:p>
                      </w:txbxContent>
                    </v:textbox>
                    <w10:wrap type="square" anchorx="page" anchory="page"/>
                  </v:shape>
                </w:pict>
              </mc:Fallback>
            </mc:AlternateContent>
          </w:r>
          <w:r w:rsidR="00BE1B43" w:rsidRPr="00BE1B43">
            <w:rPr>
              <w:highlight w:val="yellow"/>
            </w:rPr>
            <w:t xml:space="preserve"> </w:t>
          </w:r>
          <w:r w:rsidR="00BE1B43" w:rsidRPr="00BE1B43">
            <w:rPr>
              <w:highlight w:val="yellow"/>
            </w:rPr>
            <w:tab/>
          </w:r>
          <w:r w:rsidR="00BE1B43" w:rsidRPr="00BE1B43">
            <w:rPr>
              <w:rFonts w:ascii="Arial" w:hAnsi="Arial" w:cs="Arial"/>
              <w:b/>
              <w:color w:val="000000" w:themeColor="text1"/>
              <w:sz w:val="28"/>
              <w:szCs w:val="28"/>
              <w:highlight w:val="yellow"/>
            </w:rPr>
            <w:t>Title (should be congruent with the problem/strategy)</w:t>
          </w:r>
        </w:p>
        <w:p w14:paraId="09BE9269" w14:textId="77777777" w:rsidR="00BE1B43" w:rsidRPr="00BE1B43" w:rsidRDefault="00BE1B43" w:rsidP="00BE1B43">
          <w:pPr>
            <w:spacing w:line="360" w:lineRule="auto"/>
            <w:jc w:val="center"/>
            <w:rPr>
              <w:rFonts w:ascii="Arial" w:hAnsi="Arial" w:cs="Arial"/>
              <w:color w:val="000000" w:themeColor="text1"/>
              <w:sz w:val="28"/>
              <w:szCs w:val="28"/>
              <w:highlight w:val="yellow"/>
            </w:rPr>
          </w:pPr>
        </w:p>
        <w:p w14:paraId="6F036ADC"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Your Names:</w:t>
          </w:r>
        </w:p>
        <w:p w14:paraId="71275F69"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Student number:  ……….</w:t>
          </w:r>
        </w:p>
        <w:p w14:paraId="0E842D84"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 xml:space="preserve">Quality Improvement Project Report </w:t>
          </w:r>
        </w:p>
        <w:p w14:paraId="7FD2E9DB"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VMHC300</w:t>
          </w:r>
        </w:p>
        <w:p w14:paraId="59626CA5"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Department of Nursing Science</w:t>
          </w:r>
        </w:p>
        <w:p w14:paraId="2FEED9F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Of the</w:t>
          </w:r>
        </w:p>
        <w:p w14:paraId="792CEBBD"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FACULTY OF HEALTH SCIENCES</w:t>
          </w:r>
        </w:p>
        <w:p w14:paraId="4B5C9A0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3A8E262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at the</w:t>
          </w:r>
        </w:p>
        <w:p w14:paraId="7A5AB308"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04932655"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NELSON MANDELA UNIVERSITY</w:t>
          </w:r>
        </w:p>
        <w:p w14:paraId="1C323810"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4D9D8598"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2F1AF282" w14:textId="77777777" w:rsidR="00BE1B43" w:rsidRPr="00BE1B43" w:rsidRDefault="00BE1B43" w:rsidP="00BE1B43">
          <w:pPr>
            <w:jc w:val="center"/>
            <w:rPr>
              <w:rFonts w:ascii="Arial" w:hAnsi="Arial" w:cs="Arial"/>
              <w:sz w:val="28"/>
              <w:szCs w:val="28"/>
              <w:highlight w:val="yellow"/>
            </w:rPr>
          </w:pPr>
          <w:r w:rsidRPr="00BE1B43">
            <w:rPr>
              <w:rFonts w:ascii="Arial" w:hAnsi="Arial" w:cs="Arial"/>
              <w:sz w:val="28"/>
              <w:szCs w:val="28"/>
              <w:highlight w:val="yellow"/>
            </w:rPr>
            <w:t>Lecturer: Mrs M Kramer</w:t>
          </w:r>
        </w:p>
        <w:p w14:paraId="37D63A59" w14:textId="77777777" w:rsidR="00BE1B43" w:rsidRPr="00BE1B43" w:rsidRDefault="00BE1B43" w:rsidP="00BE1B43">
          <w:pPr>
            <w:jc w:val="center"/>
            <w:rPr>
              <w:rFonts w:ascii="Arial" w:hAnsi="Arial" w:cs="Arial"/>
              <w:sz w:val="28"/>
              <w:szCs w:val="28"/>
              <w:highlight w:val="yellow"/>
            </w:rPr>
          </w:pPr>
          <w:r w:rsidRPr="00BE1B43">
            <w:rPr>
              <w:rFonts w:ascii="Arial" w:hAnsi="Arial" w:cs="Arial"/>
              <w:sz w:val="28"/>
              <w:szCs w:val="28"/>
              <w:highlight w:val="yellow"/>
            </w:rPr>
            <w:t>Lecturer: Mrs K Gerber</w:t>
          </w:r>
        </w:p>
        <w:p w14:paraId="308928FF" w14:textId="77777777" w:rsidR="00BE1B43" w:rsidRPr="00BE1B43" w:rsidRDefault="00BE1B43" w:rsidP="00BE1B43">
          <w:pPr>
            <w:spacing w:line="360" w:lineRule="auto"/>
            <w:jc w:val="center"/>
            <w:rPr>
              <w:rFonts w:ascii="Arial" w:hAnsi="Arial" w:cs="Arial"/>
              <w:color w:val="000000" w:themeColor="text1"/>
              <w:sz w:val="28"/>
              <w:szCs w:val="28"/>
              <w:highlight w:val="yellow"/>
            </w:rPr>
          </w:pPr>
        </w:p>
        <w:p w14:paraId="18F68F1D"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October 2024</w:t>
          </w:r>
        </w:p>
        <w:p w14:paraId="45DD0228" w14:textId="77777777" w:rsidR="00BE1B43" w:rsidRPr="00BE1B43" w:rsidRDefault="00BE1B43" w:rsidP="00BE1B43">
          <w:pPr>
            <w:spacing w:line="360" w:lineRule="auto"/>
            <w:rPr>
              <w:rFonts w:ascii="Arial" w:hAnsi="Arial" w:cs="Arial"/>
              <w:color w:val="000000" w:themeColor="text1"/>
              <w:sz w:val="28"/>
              <w:szCs w:val="28"/>
              <w:highlight w:val="yellow"/>
            </w:rPr>
            <w:sectPr w:rsidR="00BE1B43" w:rsidRPr="00BE1B43" w:rsidSect="00BE1B43">
              <w:pgSz w:w="11906" w:h="16838"/>
              <w:pgMar w:top="1440" w:right="1440" w:bottom="1440" w:left="1440" w:header="720" w:footer="720" w:gutter="0"/>
              <w:cols w:space="720"/>
            </w:sectPr>
          </w:pPr>
        </w:p>
        <w:p w14:paraId="25B42749" w14:textId="77777777" w:rsidR="00BE1B43" w:rsidRPr="00BE1B43" w:rsidRDefault="00BE1B43" w:rsidP="00BE1B43">
          <w:pPr>
            <w:spacing w:line="360" w:lineRule="auto"/>
            <w:rPr>
              <w:rFonts w:asciiTheme="majorHAnsi" w:eastAsiaTheme="majorEastAsia" w:hAnsiTheme="majorHAnsi" w:cstheme="majorBidi"/>
              <w:b/>
              <w:bCs/>
              <w:color w:val="0F4761" w:themeColor="accent1" w:themeShade="BF"/>
              <w:kern w:val="0"/>
              <w:sz w:val="32"/>
              <w:szCs w:val="32"/>
              <w:highlight w:val="yellow"/>
              <w:lang w:val="en-GB"/>
              <w14:ligatures w14:val="none"/>
            </w:rPr>
          </w:pPr>
          <w:r w:rsidRPr="00BE1B43">
            <w:rPr>
              <w:rFonts w:asciiTheme="majorHAnsi" w:eastAsiaTheme="majorEastAsia" w:hAnsiTheme="majorHAnsi" w:cstheme="majorBidi"/>
              <w:b/>
              <w:bCs/>
              <w:color w:val="0F4761" w:themeColor="accent1" w:themeShade="BF"/>
              <w:kern w:val="0"/>
              <w:sz w:val="32"/>
              <w:szCs w:val="32"/>
              <w:highlight w:val="yellow"/>
              <w:lang w:val="en-GB"/>
              <w14:ligatures w14:val="none"/>
            </w:rPr>
            <w:lastRenderedPageBreak/>
            <w:t>ABSTRACT</w:t>
          </w:r>
        </w:p>
        <w:p w14:paraId="743118CB" w14:textId="4AA8A254" w:rsidR="00E55100" w:rsidRPr="00BE1B43" w:rsidRDefault="00C81033">
          <w:pPr>
            <w:rPr>
              <w:rFonts w:asciiTheme="majorHAnsi" w:eastAsiaTheme="majorEastAsia" w:hAnsiTheme="majorHAnsi" w:cstheme="majorBidi"/>
              <w:color w:val="0F4761" w:themeColor="accent1" w:themeShade="BF"/>
              <w:kern w:val="0"/>
              <w:sz w:val="32"/>
              <w:szCs w:val="32"/>
              <w:highlight w:val="yellow"/>
              <w:lang w:val="en-US"/>
              <w14:ligatures w14:val="none"/>
            </w:rPr>
          </w:pPr>
        </w:p>
      </w:sdtContent>
    </w:sdt>
    <w:p w14:paraId="3D80038B" w14:textId="435192DA" w:rsidR="00BE1B43" w:rsidRPr="00BE1B43" w:rsidRDefault="00BE1B43">
      <w:pPr>
        <w:pStyle w:val="TOCHeading"/>
        <w:rPr>
          <w:highlight w:val="yellow"/>
        </w:rPr>
      </w:pPr>
    </w:p>
    <w:p w14:paraId="424349ED" w14:textId="4883B989" w:rsidR="00BE1B43" w:rsidRPr="00BE1B43" w:rsidRDefault="00BE1B43" w:rsidP="00BE1B43">
      <w:pPr>
        <w:rPr>
          <w:highlight w:val="yellow"/>
        </w:rPr>
      </w:pPr>
      <w:r w:rsidRPr="00BE1B43">
        <w:rPr>
          <w:highlight w:val="yellow"/>
        </w:rPr>
        <w:br w:type="page"/>
      </w:r>
    </w:p>
    <w:p w14:paraId="2A77EC28" w14:textId="77777777" w:rsidR="00BE1B43" w:rsidRPr="00BE1B43" w:rsidRDefault="00BE1B43" w:rsidP="00BE1B43">
      <w:pPr>
        <w:pStyle w:val="Heading1"/>
        <w:jc w:val="both"/>
        <w:rPr>
          <w:rFonts w:ascii="Arial" w:hAnsi="Arial" w:cs="Arial"/>
          <w:b/>
          <w:sz w:val="24"/>
          <w:szCs w:val="20"/>
          <w:highlight w:val="yellow"/>
        </w:rPr>
      </w:pPr>
      <w:bookmarkStart w:id="1" w:name="_Toc180071968"/>
      <w:r w:rsidRPr="00BE1B43">
        <w:rPr>
          <w:sz w:val="24"/>
          <w:szCs w:val="20"/>
          <w:highlight w:val="yellow"/>
        </w:rPr>
        <w:lastRenderedPageBreak/>
        <w:t>DECLARATION</w:t>
      </w:r>
      <w:bookmarkEnd w:id="1"/>
    </w:p>
    <w:p w14:paraId="55AB72F4"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hAnsi="Arial" w:cs="Arial"/>
          <w:highlight w:val="yellow"/>
        </w:rPr>
        <w:t xml:space="preserve">We, the undersigned hereby declare that the attached document, </w:t>
      </w:r>
      <w:proofErr w:type="gramStart"/>
      <w:r w:rsidRPr="00BE1B43">
        <w:rPr>
          <w:rFonts w:ascii="Arial" w:hAnsi="Arial" w:cs="Arial"/>
          <w:highlight w:val="yellow"/>
        </w:rPr>
        <w:t>namely  …</w:t>
      </w:r>
      <w:proofErr w:type="gramEnd"/>
      <w:r w:rsidRPr="00BE1B43">
        <w:rPr>
          <w:rFonts w:ascii="Arial" w:hAnsi="Arial" w:cs="Arial"/>
          <w:highlight w:val="yellow"/>
        </w:rPr>
        <w:t xml:space="preserve">………………………………………… </w:t>
      </w:r>
      <w:r w:rsidRPr="00BE1B43">
        <w:rPr>
          <w:rFonts w:ascii="Arial" w:eastAsia="Times New Roman" w:hAnsi="Arial" w:cs="Arial"/>
          <w:kern w:val="28"/>
          <w:highlight w:val="yellow"/>
          <w:lang w:val="en-GB"/>
        </w:rPr>
        <w:t xml:space="preserve">(Title), dated…………………..is composed of our work, and when other authors have been consulted, we have paraphrased and referenced accordingly.  This document contains no breach of copyright. </w:t>
      </w:r>
    </w:p>
    <w:p w14:paraId="2D65CBDD"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354AB33B"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eastAsia="Times New Roman" w:hAnsi="Arial" w:cs="Arial"/>
          <w:kern w:val="28"/>
          <w:highlight w:val="yellow"/>
          <w:lang w:val="en-GB"/>
        </w:rPr>
        <w:t xml:space="preserve">Furthermore, I am aware that any evidence of plagiarism contained herein will render this submission, in its entirety, to be discredited, and will warrant disciplinary action.  </w:t>
      </w:r>
    </w:p>
    <w:p w14:paraId="0DCA9F06"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314372B0"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eastAsia="Times New Roman" w:hAnsi="Arial" w:cs="Arial"/>
          <w:kern w:val="28"/>
          <w:highlight w:val="yellow"/>
          <w:lang w:val="en-GB"/>
        </w:rPr>
        <w:t xml:space="preserve">All references and quotations have been attributed to their source, cited and included in the list of references.   </w:t>
      </w:r>
    </w:p>
    <w:p w14:paraId="039384AF"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4D55F0A2" w14:textId="77777777" w:rsidR="00BE1B43" w:rsidRDefault="00BE1B43" w:rsidP="00BE1B43">
      <w:pPr>
        <w:widowControl w:val="0"/>
        <w:overflowPunct w:val="0"/>
        <w:adjustRightInd w:val="0"/>
        <w:spacing w:line="360" w:lineRule="auto"/>
        <w:jc w:val="both"/>
        <w:rPr>
          <w:rFonts w:ascii="Arial" w:eastAsia="Times New Roman" w:hAnsi="Arial" w:cs="Arial"/>
          <w:kern w:val="28"/>
          <w:lang w:val="en-GB"/>
        </w:rPr>
      </w:pPr>
      <w:r w:rsidRPr="00BE1B43">
        <w:rPr>
          <w:rFonts w:ascii="Arial" w:eastAsia="Times New Roman" w:hAnsi="Arial" w:cs="Arial"/>
          <w:kern w:val="28"/>
          <w:highlight w:val="yellow"/>
          <w:lang w:val="en-GB"/>
        </w:rPr>
        <w:t>Signed this……………day of…………………… at the Nelson Mandela University.</w:t>
      </w:r>
    </w:p>
    <w:p w14:paraId="3F3A68A1" w14:textId="54F1B69A" w:rsidR="00BE1B43" w:rsidRDefault="00BE1B43"/>
    <w:p w14:paraId="57CCDD3E" w14:textId="47864D96" w:rsidR="00BE1B43" w:rsidRDefault="00BE1B43">
      <w:r>
        <w:br w:type="page"/>
      </w:r>
    </w:p>
    <w:p w14:paraId="0C37E13A" w14:textId="77777777" w:rsidR="00BE1B43" w:rsidRPr="00BE1B43" w:rsidRDefault="00BE1B43"/>
    <w:p w14:paraId="6C9C4D62" w14:textId="77777777" w:rsidR="00BE1B43" w:rsidRDefault="00BE1B43">
      <w:pPr>
        <w:pStyle w:val="TOCHeading"/>
      </w:pP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A088628" w14:textId="6C64720F" w:rsidR="000308C0" w:rsidRDefault="000308C0">
          <w:pPr>
            <w:pStyle w:val="TOCHeading"/>
          </w:pPr>
          <w:r>
            <w:t>Table of Contents</w:t>
          </w:r>
        </w:p>
        <w:p w14:paraId="35FE711D" w14:textId="798C90A4" w:rsidR="000308C0" w:rsidRDefault="000308C0">
          <w:pPr>
            <w:pStyle w:val="TOC1"/>
            <w:tabs>
              <w:tab w:val="right" w:leader="dot" w:pos="9016"/>
            </w:tabs>
            <w:rPr>
              <w:webHidden/>
              <w:lang w:val="en-US"/>
            </w:rPr>
          </w:pPr>
          <w:r w:rsidRPr="000308C0">
            <w:rPr>
              <w:highlight w:val="yellow"/>
              <w:lang w:val="en-US"/>
            </w:rPr>
            <w:t>ABSTRACT</w:t>
          </w:r>
          <w:r w:rsidRPr="000308C0">
            <w:rPr>
              <w:webHidden/>
              <w:lang w:val="en-US"/>
            </w:rPr>
            <w:tab/>
          </w:r>
          <w:r w:rsidRPr="000308C0">
            <w:rPr>
              <w:webHidden/>
              <w:lang w:val="en-US"/>
            </w:rPr>
            <w:fldChar w:fldCharType="begin"/>
          </w:r>
          <w:r w:rsidRPr="000308C0">
            <w:rPr>
              <w:webHidden/>
              <w:lang w:val="en-US"/>
            </w:rPr>
            <w:instrText xml:space="preserve"> PAGEREF _Toc177036667 \h </w:instrText>
          </w:r>
          <w:r w:rsidRPr="000308C0">
            <w:rPr>
              <w:webHidden/>
              <w:lang w:val="en-US"/>
            </w:rPr>
          </w:r>
          <w:r w:rsidRPr="000308C0">
            <w:rPr>
              <w:webHidden/>
              <w:lang w:val="en-US"/>
            </w:rPr>
            <w:fldChar w:fldCharType="separate"/>
          </w:r>
          <w:r w:rsidRPr="000308C0">
            <w:rPr>
              <w:webHidden/>
              <w:lang w:val="en-US"/>
            </w:rPr>
            <w:t>1</w:t>
          </w:r>
          <w:r w:rsidRPr="000308C0">
            <w:rPr>
              <w:webHidden/>
              <w:lang w:val="en-US"/>
            </w:rPr>
            <w:fldChar w:fldCharType="end"/>
          </w:r>
        </w:p>
        <w:p w14:paraId="6C976CA9" w14:textId="659600F9" w:rsidR="00B52C4F" w:rsidRDefault="000308C0">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80071968" w:history="1">
            <w:r w:rsidR="00B52C4F" w:rsidRPr="005F6E41">
              <w:rPr>
                <w:rStyle w:val="Hyperlink"/>
                <w:noProof/>
                <w:highlight w:val="yellow"/>
              </w:rPr>
              <w:t>DECLARATION</w:t>
            </w:r>
            <w:r w:rsidR="00B52C4F">
              <w:rPr>
                <w:noProof/>
                <w:webHidden/>
              </w:rPr>
              <w:tab/>
            </w:r>
            <w:r w:rsidR="00B52C4F">
              <w:rPr>
                <w:noProof/>
                <w:webHidden/>
              </w:rPr>
              <w:fldChar w:fldCharType="begin"/>
            </w:r>
            <w:r w:rsidR="00B52C4F">
              <w:rPr>
                <w:noProof/>
                <w:webHidden/>
              </w:rPr>
              <w:instrText xml:space="preserve"> PAGEREF _Toc180071968 \h </w:instrText>
            </w:r>
            <w:r w:rsidR="00B52C4F">
              <w:rPr>
                <w:noProof/>
                <w:webHidden/>
              </w:rPr>
            </w:r>
            <w:r w:rsidR="00B52C4F">
              <w:rPr>
                <w:noProof/>
                <w:webHidden/>
              </w:rPr>
              <w:fldChar w:fldCharType="separate"/>
            </w:r>
            <w:r w:rsidR="00B52C4F">
              <w:rPr>
                <w:noProof/>
                <w:webHidden/>
              </w:rPr>
              <w:t>1</w:t>
            </w:r>
            <w:r w:rsidR="00B52C4F">
              <w:rPr>
                <w:noProof/>
                <w:webHidden/>
              </w:rPr>
              <w:fldChar w:fldCharType="end"/>
            </w:r>
          </w:hyperlink>
        </w:p>
        <w:p w14:paraId="083071DB" w14:textId="5E3B2B54" w:rsidR="00B52C4F" w:rsidRDefault="00C81033">
          <w:pPr>
            <w:pStyle w:val="TOC1"/>
            <w:tabs>
              <w:tab w:val="right" w:leader="dot" w:pos="9016"/>
            </w:tabs>
            <w:rPr>
              <w:rFonts w:eastAsiaTheme="minorEastAsia"/>
              <w:noProof/>
              <w:lang w:eastAsia="en-ZA"/>
            </w:rPr>
          </w:pPr>
          <w:hyperlink w:anchor="_Toc180071969" w:history="1">
            <w:r w:rsidR="00B52C4F" w:rsidRPr="005F6E41">
              <w:rPr>
                <w:rStyle w:val="Hyperlink"/>
                <w:rFonts w:ascii="Arial" w:eastAsia="Times New Roman" w:hAnsi="Arial" w:cs="Arial"/>
                <w:noProof/>
              </w:rPr>
              <w:t>1.CLARIFICATION OF CONCEPTS</w:t>
            </w:r>
            <w:r w:rsidR="00B52C4F">
              <w:rPr>
                <w:noProof/>
                <w:webHidden/>
              </w:rPr>
              <w:tab/>
            </w:r>
            <w:r w:rsidR="00B52C4F">
              <w:rPr>
                <w:noProof/>
                <w:webHidden/>
              </w:rPr>
              <w:fldChar w:fldCharType="begin"/>
            </w:r>
            <w:r w:rsidR="00B52C4F">
              <w:rPr>
                <w:noProof/>
                <w:webHidden/>
              </w:rPr>
              <w:instrText xml:space="preserve"> PAGEREF _Toc180071969 \h </w:instrText>
            </w:r>
            <w:r w:rsidR="00B52C4F">
              <w:rPr>
                <w:noProof/>
                <w:webHidden/>
              </w:rPr>
            </w:r>
            <w:r w:rsidR="00B52C4F">
              <w:rPr>
                <w:noProof/>
                <w:webHidden/>
              </w:rPr>
              <w:fldChar w:fldCharType="separate"/>
            </w:r>
            <w:r w:rsidR="00B52C4F">
              <w:rPr>
                <w:noProof/>
                <w:webHidden/>
              </w:rPr>
              <w:t>4</w:t>
            </w:r>
            <w:r w:rsidR="00B52C4F">
              <w:rPr>
                <w:noProof/>
                <w:webHidden/>
              </w:rPr>
              <w:fldChar w:fldCharType="end"/>
            </w:r>
          </w:hyperlink>
        </w:p>
        <w:p w14:paraId="458C85BF" w14:textId="51CE9714" w:rsidR="00B52C4F" w:rsidRDefault="00C81033">
          <w:pPr>
            <w:pStyle w:val="TOC1"/>
            <w:tabs>
              <w:tab w:val="right" w:leader="dot" w:pos="9016"/>
            </w:tabs>
            <w:rPr>
              <w:rFonts w:eastAsiaTheme="minorEastAsia"/>
              <w:noProof/>
              <w:lang w:eastAsia="en-ZA"/>
            </w:rPr>
          </w:pPr>
          <w:hyperlink w:anchor="_Toc180071970" w:history="1">
            <w:r w:rsidR="00B52C4F" w:rsidRPr="005F6E41">
              <w:rPr>
                <w:rStyle w:val="Hyperlink"/>
                <w:rFonts w:ascii="Arial" w:hAnsi="Arial" w:cs="Arial"/>
                <w:noProof/>
              </w:rPr>
              <w:t>2.INTRODUCTION</w:t>
            </w:r>
            <w:r w:rsidR="00B52C4F">
              <w:rPr>
                <w:noProof/>
                <w:webHidden/>
              </w:rPr>
              <w:tab/>
            </w:r>
            <w:r w:rsidR="00B52C4F">
              <w:rPr>
                <w:noProof/>
                <w:webHidden/>
              </w:rPr>
              <w:fldChar w:fldCharType="begin"/>
            </w:r>
            <w:r w:rsidR="00B52C4F">
              <w:rPr>
                <w:noProof/>
                <w:webHidden/>
              </w:rPr>
              <w:instrText xml:space="preserve"> PAGEREF _Toc180071970 \h </w:instrText>
            </w:r>
            <w:r w:rsidR="00B52C4F">
              <w:rPr>
                <w:noProof/>
                <w:webHidden/>
              </w:rPr>
            </w:r>
            <w:r w:rsidR="00B52C4F">
              <w:rPr>
                <w:noProof/>
                <w:webHidden/>
              </w:rPr>
              <w:fldChar w:fldCharType="separate"/>
            </w:r>
            <w:r w:rsidR="00B52C4F">
              <w:rPr>
                <w:noProof/>
                <w:webHidden/>
              </w:rPr>
              <w:t>4</w:t>
            </w:r>
            <w:r w:rsidR="00B52C4F">
              <w:rPr>
                <w:noProof/>
                <w:webHidden/>
              </w:rPr>
              <w:fldChar w:fldCharType="end"/>
            </w:r>
          </w:hyperlink>
        </w:p>
        <w:p w14:paraId="3AF3CA27" w14:textId="6D9169AC" w:rsidR="00B52C4F" w:rsidRDefault="00C81033">
          <w:pPr>
            <w:pStyle w:val="TOC1"/>
            <w:tabs>
              <w:tab w:val="right" w:leader="dot" w:pos="9016"/>
            </w:tabs>
            <w:rPr>
              <w:rFonts w:eastAsiaTheme="minorEastAsia"/>
              <w:noProof/>
              <w:lang w:eastAsia="en-ZA"/>
            </w:rPr>
          </w:pPr>
          <w:hyperlink w:anchor="_Toc180071971" w:history="1">
            <w:r w:rsidR="00B52C4F" w:rsidRPr="005F6E41">
              <w:rPr>
                <w:rStyle w:val="Hyperlink"/>
                <w:rFonts w:ascii="Arial" w:hAnsi="Arial" w:cs="Arial"/>
                <w:noProof/>
              </w:rPr>
              <w:t>3.QUALITY STANDARD(S) APPLICABLE TO REPORT / PROJECT</w:t>
            </w:r>
            <w:r w:rsidR="00B52C4F">
              <w:rPr>
                <w:noProof/>
                <w:webHidden/>
              </w:rPr>
              <w:tab/>
            </w:r>
            <w:r w:rsidR="00B52C4F">
              <w:rPr>
                <w:noProof/>
                <w:webHidden/>
              </w:rPr>
              <w:fldChar w:fldCharType="begin"/>
            </w:r>
            <w:r w:rsidR="00B52C4F">
              <w:rPr>
                <w:noProof/>
                <w:webHidden/>
              </w:rPr>
              <w:instrText xml:space="preserve"> PAGEREF _Toc180071971 \h </w:instrText>
            </w:r>
            <w:r w:rsidR="00B52C4F">
              <w:rPr>
                <w:noProof/>
                <w:webHidden/>
              </w:rPr>
            </w:r>
            <w:r w:rsidR="00B52C4F">
              <w:rPr>
                <w:noProof/>
                <w:webHidden/>
              </w:rPr>
              <w:fldChar w:fldCharType="separate"/>
            </w:r>
            <w:r w:rsidR="00B52C4F">
              <w:rPr>
                <w:noProof/>
                <w:webHidden/>
              </w:rPr>
              <w:t>5</w:t>
            </w:r>
            <w:r w:rsidR="00B52C4F">
              <w:rPr>
                <w:noProof/>
                <w:webHidden/>
              </w:rPr>
              <w:fldChar w:fldCharType="end"/>
            </w:r>
          </w:hyperlink>
        </w:p>
        <w:p w14:paraId="359F04DF" w14:textId="4A3033CC" w:rsidR="00B52C4F" w:rsidRDefault="00C81033">
          <w:pPr>
            <w:pStyle w:val="TOC1"/>
            <w:tabs>
              <w:tab w:val="right" w:leader="dot" w:pos="9016"/>
            </w:tabs>
            <w:rPr>
              <w:rFonts w:eastAsiaTheme="minorEastAsia"/>
              <w:noProof/>
              <w:lang w:eastAsia="en-ZA"/>
            </w:rPr>
          </w:pPr>
          <w:hyperlink w:anchor="_Toc180071972" w:history="1">
            <w:r w:rsidR="00B52C4F" w:rsidRPr="005F6E41">
              <w:rPr>
                <w:rStyle w:val="Hyperlink"/>
                <w:noProof/>
                <w:lang w:val="en-US"/>
              </w:rPr>
              <w:t>4.THE PROBLEM NOTED</w:t>
            </w:r>
            <w:r w:rsidR="00B52C4F">
              <w:rPr>
                <w:noProof/>
                <w:webHidden/>
              </w:rPr>
              <w:tab/>
            </w:r>
            <w:r w:rsidR="00B52C4F">
              <w:rPr>
                <w:noProof/>
                <w:webHidden/>
              </w:rPr>
              <w:fldChar w:fldCharType="begin"/>
            </w:r>
            <w:r w:rsidR="00B52C4F">
              <w:rPr>
                <w:noProof/>
                <w:webHidden/>
              </w:rPr>
              <w:instrText xml:space="preserve"> PAGEREF _Toc180071972 \h </w:instrText>
            </w:r>
            <w:r w:rsidR="00B52C4F">
              <w:rPr>
                <w:noProof/>
                <w:webHidden/>
              </w:rPr>
            </w:r>
            <w:r w:rsidR="00B52C4F">
              <w:rPr>
                <w:noProof/>
                <w:webHidden/>
              </w:rPr>
              <w:fldChar w:fldCharType="separate"/>
            </w:r>
            <w:r w:rsidR="00B52C4F">
              <w:rPr>
                <w:noProof/>
                <w:webHidden/>
              </w:rPr>
              <w:t>7</w:t>
            </w:r>
            <w:r w:rsidR="00B52C4F">
              <w:rPr>
                <w:noProof/>
                <w:webHidden/>
              </w:rPr>
              <w:fldChar w:fldCharType="end"/>
            </w:r>
          </w:hyperlink>
        </w:p>
        <w:p w14:paraId="308ABC86" w14:textId="469852F9" w:rsidR="00B52C4F" w:rsidRDefault="00C81033">
          <w:pPr>
            <w:pStyle w:val="TOC1"/>
            <w:tabs>
              <w:tab w:val="right" w:leader="dot" w:pos="9016"/>
            </w:tabs>
            <w:rPr>
              <w:rFonts w:eastAsiaTheme="minorEastAsia"/>
              <w:noProof/>
              <w:lang w:eastAsia="en-ZA"/>
            </w:rPr>
          </w:pPr>
          <w:hyperlink w:anchor="_Toc180071973" w:history="1">
            <w:r w:rsidR="00B52C4F" w:rsidRPr="005F6E41">
              <w:rPr>
                <w:rStyle w:val="Hyperlink"/>
                <w:rFonts w:ascii="Arial" w:hAnsi="Arial" w:cs="Arial"/>
                <w:noProof/>
              </w:rPr>
              <w:t>5. MANAGEMENT STRATEGY</w:t>
            </w:r>
            <w:r w:rsidR="00B52C4F">
              <w:rPr>
                <w:noProof/>
                <w:webHidden/>
              </w:rPr>
              <w:tab/>
            </w:r>
            <w:r w:rsidR="00B52C4F">
              <w:rPr>
                <w:noProof/>
                <w:webHidden/>
              </w:rPr>
              <w:fldChar w:fldCharType="begin"/>
            </w:r>
            <w:r w:rsidR="00B52C4F">
              <w:rPr>
                <w:noProof/>
                <w:webHidden/>
              </w:rPr>
              <w:instrText xml:space="preserve"> PAGEREF _Toc180071973 \h </w:instrText>
            </w:r>
            <w:r w:rsidR="00B52C4F">
              <w:rPr>
                <w:noProof/>
                <w:webHidden/>
              </w:rPr>
            </w:r>
            <w:r w:rsidR="00B52C4F">
              <w:rPr>
                <w:noProof/>
                <w:webHidden/>
              </w:rPr>
              <w:fldChar w:fldCharType="separate"/>
            </w:r>
            <w:r w:rsidR="00B52C4F">
              <w:rPr>
                <w:noProof/>
                <w:webHidden/>
              </w:rPr>
              <w:t>9</w:t>
            </w:r>
            <w:r w:rsidR="00B52C4F">
              <w:rPr>
                <w:noProof/>
                <w:webHidden/>
              </w:rPr>
              <w:fldChar w:fldCharType="end"/>
            </w:r>
          </w:hyperlink>
        </w:p>
        <w:p w14:paraId="556F2E87" w14:textId="2FA7030F" w:rsidR="00B52C4F" w:rsidRDefault="00C81033">
          <w:pPr>
            <w:pStyle w:val="TOC2"/>
            <w:tabs>
              <w:tab w:val="right" w:leader="dot" w:pos="9016"/>
            </w:tabs>
            <w:rPr>
              <w:rFonts w:eastAsiaTheme="minorEastAsia"/>
              <w:noProof/>
              <w:lang w:eastAsia="en-ZA"/>
            </w:rPr>
          </w:pPr>
          <w:hyperlink w:anchor="_Toc180071974" w:history="1">
            <w:r w:rsidR="00B52C4F" w:rsidRPr="005F6E41">
              <w:rPr>
                <w:rStyle w:val="Hyperlink"/>
                <w:noProof/>
              </w:rPr>
              <w:t>5.1 THE AIM (GOAL) OF THE PROJECT</w:t>
            </w:r>
            <w:r w:rsidR="00B52C4F">
              <w:rPr>
                <w:noProof/>
                <w:webHidden/>
              </w:rPr>
              <w:tab/>
            </w:r>
            <w:r w:rsidR="00B52C4F">
              <w:rPr>
                <w:noProof/>
                <w:webHidden/>
              </w:rPr>
              <w:fldChar w:fldCharType="begin"/>
            </w:r>
            <w:r w:rsidR="00B52C4F">
              <w:rPr>
                <w:noProof/>
                <w:webHidden/>
              </w:rPr>
              <w:instrText xml:space="preserve"> PAGEREF _Toc180071974 \h </w:instrText>
            </w:r>
            <w:r w:rsidR="00B52C4F">
              <w:rPr>
                <w:noProof/>
                <w:webHidden/>
              </w:rPr>
            </w:r>
            <w:r w:rsidR="00B52C4F">
              <w:rPr>
                <w:noProof/>
                <w:webHidden/>
              </w:rPr>
              <w:fldChar w:fldCharType="separate"/>
            </w:r>
            <w:r w:rsidR="00B52C4F">
              <w:rPr>
                <w:noProof/>
                <w:webHidden/>
              </w:rPr>
              <w:t>9</w:t>
            </w:r>
            <w:r w:rsidR="00B52C4F">
              <w:rPr>
                <w:noProof/>
                <w:webHidden/>
              </w:rPr>
              <w:fldChar w:fldCharType="end"/>
            </w:r>
          </w:hyperlink>
        </w:p>
        <w:p w14:paraId="2558E6AF" w14:textId="57404C46" w:rsidR="00B52C4F" w:rsidRDefault="00C81033">
          <w:pPr>
            <w:pStyle w:val="TOC2"/>
            <w:tabs>
              <w:tab w:val="right" w:leader="dot" w:pos="9016"/>
            </w:tabs>
            <w:rPr>
              <w:rFonts w:eastAsiaTheme="minorEastAsia"/>
              <w:noProof/>
              <w:lang w:eastAsia="en-ZA"/>
            </w:rPr>
          </w:pPr>
          <w:hyperlink w:anchor="_Toc180071975" w:history="1">
            <w:r w:rsidR="00B52C4F" w:rsidRPr="005F6E41">
              <w:rPr>
                <w:rStyle w:val="Hyperlink"/>
                <w:noProof/>
              </w:rPr>
              <w:t>5.2 DECISION-MAKING CRITERIA</w:t>
            </w:r>
            <w:r w:rsidR="00B52C4F">
              <w:rPr>
                <w:noProof/>
                <w:webHidden/>
              </w:rPr>
              <w:tab/>
            </w:r>
            <w:r w:rsidR="00B52C4F">
              <w:rPr>
                <w:noProof/>
                <w:webHidden/>
              </w:rPr>
              <w:fldChar w:fldCharType="begin"/>
            </w:r>
            <w:r w:rsidR="00B52C4F">
              <w:rPr>
                <w:noProof/>
                <w:webHidden/>
              </w:rPr>
              <w:instrText xml:space="preserve"> PAGEREF _Toc180071975 \h </w:instrText>
            </w:r>
            <w:r w:rsidR="00B52C4F">
              <w:rPr>
                <w:noProof/>
                <w:webHidden/>
              </w:rPr>
            </w:r>
            <w:r w:rsidR="00B52C4F">
              <w:rPr>
                <w:noProof/>
                <w:webHidden/>
              </w:rPr>
              <w:fldChar w:fldCharType="separate"/>
            </w:r>
            <w:r w:rsidR="00B52C4F">
              <w:rPr>
                <w:noProof/>
                <w:webHidden/>
              </w:rPr>
              <w:t>10</w:t>
            </w:r>
            <w:r w:rsidR="00B52C4F">
              <w:rPr>
                <w:noProof/>
                <w:webHidden/>
              </w:rPr>
              <w:fldChar w:fldCharType="end"/>
            </w:r>
          </w:hyperlink>
        </w:p>
        <w:p w14:paraId="5E9681CB" w14:textId="65C4828F" w:rsidR="00B52C4F" w:rsidRDefault="00C81033">
          <w:pPr>
            <w:pStyle w:val="TOC2"/>
            <w:tabs>
              <w:tab w:val="right" w:leader="dot" w:pos="9016"/>
            </w:tabs>
            <w:rPr>
              <w:rFonts w:eastAsiaTheme="minorEastAsia"/>
              <w:noProof/>
              <w:lang w:eastAsia="en-ZA"/>
            </w:rPr>
          </w:pPr>
          <w:hyperlink w:anchor="_Toc180071976" w:history="1">
            <w:r w:rsidR="00B52C4F" w:rsidRPr="005F6E41">
              <w:rPr>
                <w:rStyle w:val="Hyperlink"/>
                <w:noProof/>
              </w:rPr>
              <w:t>5.3 POSSIBLE SOLUTIONS AND OPTIONS</w:t>
            </w:r>
            <w:r w:rsidR="00B52C4F">
              <w:rPr>
                <w:noProof/>
                <w:webHidden/>
              </w:rPr>
              <w:tab/>
            </w:r>
            <w:r w:rsidR="00B52C4F">
              <w:rPr>
                <w:noProof/>
                <w:webHidden/>
              </w:rPr>
              <w:fldChar w:fldCharType="begin"/>
            </w:r>
            <w:r w:rsidR="00B52C4F">
              <w:rPr>
                <w:noProof/>
                <w:webHidden/>
              </w:rPr>
              <w:instrText xml:space="preserve"> PAGEREF _Toc180071976 \h </w:instrText>
            </w:r>
            <w:r w:rsidR="00B52C4F">
              <w:rPr>
                <w:noProof/>
                <w:webHidden/>
              </w:rPr>
            </w:r>
            <w:r w:rsidR="00B52C4F">
              <w:rPr>
                <w:noProof/>
                <w:webHidden/>
              </w:rPr>
              <w:fldChar w:fldCharType="separate"/>
            </w:r>
            <w:r w:rsidR="00B52C4F">
              <w:rPr>
                <w:noProof/>
                <w:webHidden/>
              </w:rPr>
              <w:t>11</w:t>
            </w:r>
            <w:r w:rsidR="00B52C4F">
              <w:rPr>
                <w:noProof/>
                <w:webHidden/>
              </w:rPr>
              <w:fldChar w:fldCharType="end"/>
            </w:r>
          </w:hyperlink>
        </w:p>
        <w:p w14:paraId="4EFE27C1" w14:textId="103B1B07" w:rsidR="00B52C4F" w:rsidRDefault="00C81033">
          <w:pPr>
            <w:pStyle w:val="TOC2"/>
            <w:tabs>
              <w:tab w:val="right" w:leader="dot" w:pos="9016"/>
            </w:tabs>
            <w:rPr>
              <w:rFonts w:eastAsiaTheme="minorEastAsia"/>
              <w:noProof/>
              <w:lang w:eastAsia="en-ZA"/>
            </w:rPr>
          </w:pPr>
          <w:hyperlink w:anchor="_Toc180071977" w:history="1">
            <w:r w:rsidR="00B52C4F" w:rsidRPr="005F6E41">
              <w:rPr>
                <w:rStyle w:val="Hyperlink"/>
                <w:noProof/>
                <w:lang w:val="en-US"/>
              </w:rPr>
              <w:t>5.4 SELECTION OF THE BEST SOLUTION</w:t>
            </w:r>
            <w:r w:rsidR="00B52C4F">
              <w:rPr>
                <w:noProof/>
                <w:webHidden/>
              </w:rPr>
              <w:tab/>
            </w:r>
            <w:r w:rsidR="00B52C4F">
              <w:rPr>
                <w:noProof/>
                <w:webHidden/>
              </w:rPr>
              <w:fldChar w:fldCharType="begin"/>
            </w:r>
            <w:r w:rsidR="00B52C4F">
              <w:rPr>
                <w:noProof/>
                <w:webHidden/>
              </w:rPr>
              <w:instrText xml:space="preserve"> PAGEREF _Toc180071977 \h </w:instrText>
            </w:r>
            <w:r w:rsidR="00B52C4F">
              <w:rPr>
                <w:noProof/>
                <w:webHidden/>
              </w:rPr>
            </w:r>
            <w:r w:rsidR="00B52C4F">
              <w:rPr>
                <w:noProof/>
                <w:webHidden/>
              </w:rPr>
              <w:fldChar w:fldCharType="separate"/>
            </w:r>
            <w:r w:rsidR="00B52C4F">
              <w:rPr>
                <w:noProof/>
                <w:webHidden/>
              </w:rPr>
              <w:t>14</w:t>
            </w:r>
            <w:r w:rsidR="00B52C4F">
              <w:rPr>
                <w:noProof/>
                <w:webHidden/>
              </w:rPr>
              <w:fldChar w:fldCharType="end"/>
            </w:r>
          </w:hyperlink>
        </w:p>
        <w:p w14:paraId="0747FD3F" w14:textId="3BE836BF" w:rsidR="00B52C4F" w:rsidRDefault="00C81033">
          <w:pPr>
            <w:pStyle w:val="TOC2"/>
            <w:tabs>
              <w:tab w:val="left" w:pos="960"/>
              <w:tab w:val="right" w:leader="dot" w:pos="9016"/>
            </w:tabs>
            <w:rPr>
              <w:rFonts w:eastAsiaTheme="minorEastAsia"/>
              <w:noProof/>
              <w:lang w:eastAsia="en-ZA"/>
            </w:rPr>
          </w:pPr>
          <w:hyperlink w:anchor="_Toc180071978" w:history="1">
            <w:r w:rsidR="00B52C4F" w:rsidRPr="005F6E41">
              <w:rPr>
                <w:rStyle w:val="Hyperlink"/>
                <w:noProof/>
              </w:rPr>
              <w:t>5.5</w:t>
            </w:r>
            <w:r w:rsidR="00B52C4F">
              <w:rPr>
                <w:rFonts w:eastAsiaTheme="minorEastAsia"/>
                <w:noProof/>
                <w:lang w:eastAsia="en-ZA"/>
              </w:rPr>
              <w:t xml:space="preserve"> </w:t>
            </w:r>
            <w:r w:rsidR="00B52C4F" w:rsidRPr="005F6E41">
              <w:rPr>
                <w:rStyle w:val="Hyperlink"/>
                <w:noProof/>
              </w:rPr>
              <w:t>PRE-IMPLEMENTATION OF THE SOLUTION</w:t>
            </w:r>
            <w:r w:rsidR="00B52C4F">
              <w:rPr>
                <w:noProof/>
                <w:webHidden/>
              </w:rPr>
              <w:tab/>
            </w:r>
            <w:r w:rsidR="00B52C4F">
              <w:rPr>
                <w:noProof/>
                <w:webHidden/>
              </w:rPr>
              <w:fldChar w:fldCharType="begin"/>
            </w:r>
            <w:r w:rsidR="00B52C4F">
              <w:rPr>
                <w:noProof/>
                <w:webHidden/>
              </w:rPr>
              <w:instrText xml:space="preserve"> PAGEREF _Toc180071978 \h </w:instrText>
            </w:r>
            <w:r w:rsidR="00B52C4F">
              <w:rPr>
                <w:noProof/>
                <w:webHidden/>
              </w:rPr>
            </w:r>
            <w:r w:rsidR="00B52C4F">
              <w:rPr>
                <w:noProof/>
                <w:webHidden/>
              </w:rPr>
              <w:fldChar w:fldCharType="separate"/>
            </w:r>
            <w:r w:rsidR="00B52C4F">
              <w:rPr>
                <w:noProof/>
                <w:webHidden/>
              </w:rPr>
              <w:t>14</w:t>
            </w:r>
            <w:r w:rsidR="00B52C4F">
              <w:rPr>
                <w:noProof/>
                <w:webHidden/>
              </w:rPr>
              <w:fldChar w:fldCharType="end"/>
            </w:r>
          </w:hyperlink>
        </w:p>
        <w:p w14:paraId="6FCAFD1A" w14:textId="6297F166" w:rsidR="00B52C4F" w:rsidRDefault="00C81033">
          <w:pPr>
            <w:pStyle w:val="TOC2"/>
            <w:tabs>
              <w:tab w:val="left" w:pos="960"/>
              <w:tab w:val="right" w:leader="dot" w:pos="9016"/>
            </w:tabs>
            <w:rPr>
              <w:rFonts w:eastAsiaTheme="minorEastAsia"/>
              <w:noProof/>
              <w:lang w:eastAsia="en-ZA"/>
            </w:rPr>
          </w:pPr>
          <w:hyperlink w:anchor="_Toc180071979" w:history="1">
            <w:r w:rsidR="00B52C4F" w:rsidRPr="002067FF">
              <w:rPr>
                <w:rStyle w:val="Hyperlink"/>
                <w:noProof/>
              </w:rPr>
              <w:t>5.6</w:t>
            </w:r>
            <w:r w:rsidR="00B52C4F" w:rsidRPr="002067FF">
              <w:rPr>
                <w:rFonts w:eastAsiaTheme="minorEastAsia"/>
                <w:noProof/>
                <w:lang w:eastAsia="en-ZA"/>
              </w:rPr>
              <w:t xml:space="preserve"> </w:t>
            </w:r>
            <w:r w:rsidR="00B52C4F" w:rsidRPr="002067FF">
              <w:rPr>
                <w:rStyle w:val="Hyperlink"/>
                <w:noProof/>
              </w:rPr>
              <w:t>IMPLEMENTATION OF THE SOLUTION</w:t>
            </w:r>
            <w:r w:rsidR="00B52C4F" w:rsidRPr="002067FF">
              <w:rPr>
                <w:noProof/>
                <w:webHidden/>
              </w:rPr>
              <w:tab/>
            </w:r>
            <w:r w:rsidR="00B52C4F" w:rsidRPr="002067FF">
              <w:rPr>
                <w:noProof/>
                <w:webHidden/>
              </w:rPr>
              <w:fldChar w:fldCharType="begin"/>
            </w:r>
            <w:r w:rsidR="00B52C4F" w:rsidRPr="002067FF">
              <w:rPr>
                <w:noProof/>
                <w:webHidden/>
              </w:rPr>
              <w:instrText xml:space="preserve"> PAGEREF _Toc180071979 \h </w:instrText>
            </w:r>
            <w:r w:rsidR="00B52C4F" w:rsidRPr="002067FF">
              <w:rPr>
                <w:noProof/>
                <w:webHidden/>
              </w:rPr>
            </w:r>
            <w:r w:rsidR="00B52C4F" w:rsidRPr="002067FF">
              <w:rPr>
                <w:noProof/>
                <w:webHidden/>
              </w:rPr>
              <w:fldChar w:fldCharType="separate"/>
            </w:r>
            <w:r w:rsidR="00B52C4F" w:rsidRPr="002067FF">
              <w:rPr>
                <w:noProof/>
                <w:webHidden/>
              </w:rPr>
              <w:t>16</w:t>
            </w:r>
            <w:r w:rsidR="00B52C4F" w:rsidRPr="002067FF">
              <w:rPr>
                <w:noProof/>
                <w:webHidden/>
              </w:rPr>
              <w:fldChar w:fldCharType="end"/>
            </w:r>
          </w:hyperlink>
        </w:p>
        <w:p w14:paraId="595CB685" w14:textId="325C4F51" w:rsidR="00B52C4F" w:rsidRDefault="00C81033">
          <w:pPr>
            <w:pStyle w:val="TOC3"/>
            <w:tabs>
              <w:tab w:val="right" w:leader="dot" w:pos="9016"/>
            </w:tabs>
            <w:rPr>
              <w:noProof/>
            </w:rPr>
          </w:pPr>
          <w:hyperlink w:anchor="_Toc180071980" w:history="1">
            <w:r w:rsidR="00B52C4F" w:rsidRPr="005F6E41">
              <w:rPr>
                <w:rStyle w:val="Hyperlink"/>
                <w:b/>
                <w:bCs/>
                <w:i/>
                <w:iCs/>
                <w:noProof/>
              </w:rPr>
              <w:t>Questionnaire</w:t>
            </w:r>
            <w:r w:rsidR="00B52C4F">
              <w:rPr>
                <w:noProof/>
                <w:webHidden/>
              </w:rPr>
              <w:tab/>
            </w:r>
            <w:r w:rsidR="00B52C4F">
              <w:rPr>
                <w:noProof/>
                <w:webHidden/>
              </w:rPr>
              <w:fldChar w:fldCharType="begin"/>
            </w:r>
            <w:r w:rsidR="00B52C4F">
              <w:rPr>
                <w:noProof/>
                <w:webHidden/>
              </w:rPr>
              <w:instrText xml:space="preserve"> PAGEREF _Toc180071980 \h </w:instrText>
            </w:r>
            <w:r w:rsidR="00B52C4F">
              <w:rPr>
                <w:noProof/>
                <w:webHidden/>
              </w:rPr>
            </w:r>
            <w:r w:rsidR="00B52C4F">
              <w:rPr>
                <w:noProof/>
                <w:webHidden/>
              </w:rPr>
              <w:fldChar w:fldCharType="separate"/>
            </w:r>
            <w:r w:rsidR="00B52C4F">
              <w:rPr>
                <w:noProof/>
                <w:webHidden/>
              </w:rPr>
              <w:t>16</w:t>
            </w:r>
            <w:r w:rsidR="00B52C4F">
              <w:rPr>
                <w:noProof/>
                <w:webHidden/>
              </w:rPr>
              <w:fldChar w:fldCharType="end"/>
            </w:r>
          </w:hyperlink>
        </w:p>
        <w:p w14:paraId="54D2F1B2" w14:textId="451B22CE" w:rsidR="00B52C4F" w:rsidRDefault="00C81033">
          <w:pPr>
            <w:pStyle w:val="TOC2"/>
            <w:tabs>
              <w:tab w:val="left" w:pos="960"/>
              <w:tab w:val="right" w:leader="dot" w:pos="9016"/>
            </w:tabs>
            <w:rPr>
              <w:rFonts w:eastAsiaTheme="minorEastAsia"/>
              <w:noProof/>
              <w:lang w:eastAsia="en-ZA"/>
            </w:rPr>
          </w:pPr>
          <w:hyperlink w:anchor="_Toc180071981" w:history="1">
            <w:r w:rsidR="00B52C4F" w:rsidRPr="002067FF">
              <w:rPr>
                <w:rStyle w:val="Hyperlink"/>
                <w:noProof/>
              </w:rPr>
              <w:t>5.7</w:t>
            </w:r>
            <w:r w:rsidR="00B52C4F" w:rsidRPr="002067FF">
              <w:rPr>
                <w:rFonts w:eastAsiaTheme="minorEastAsia"/>
                <w:noProof/>
                <w:lang w:eastAsia="en-ZA"/>
              </w:rPr>
              <w:tab/>
            </w:r>
            <w:r w:rsidR="00B52C4F" w:rsidRPr="002067FF">
              <w:rPr>
                <w:rStyle w:val="Hyperlink"/>
                <w:noProof/>
              </w:rPr>
              <w:t>EVALUATION</w:t>
            </w:r>
            <w:r w:rsidR="00B52C4F" w:rsidRPr="002067FF">
              <w:rPr>
                <w:noProof/>
                <w:webHidden/>
              </w:rPr>
              <w:tab/>
            </w:r>
            <w:r w:rsidR="00B52C4F" w:rsidRPr="002067FF">
              <w:rPr>
                <w:noProof/>
                <w:webHidden/>
              </w:rPr>
              <w:fldChar w:fldCharType="begin"/>
            </w:r>
            <w:r w:rsidR="00B52C4F" w:rsidRPr="002067FF">
              <w:rPr>
                <w:noProof/>
                <w:webHidden/>
              </w:rPr>
              <w:instrText xml:space="preserve"> PAGEREF _Toc180071981 \h </w:instrText>
            </w:r>
            <w:r w:rsidR="00B52C4F" w:rsidRPr="002067FF">
              <w:rPr>
                <w:noProof/>
                <w:webHidden/>
              </w:rPr>
            </w:r>
            <w:r w:rsidR="00B52C4F" w:rsidRPr="002067FF">
              <w:rPr>
                <w:noProof/>
                <w:webHidden/>
              </w:rPr>
              <w:fldChar w:fldCharType="separate"/>
            </w:r>
            <w:r w:rsidR="00B52C4F" w:rsidRPr="002067FF">
              <w:rPr>
                <w:noProof/>
                <w:webHidden/>
              </w:rPr>
              <w:t>17</w:t>
            </w:r>
            <w:r w:rsidR="00B52C4F" w:rsidRPr="002067FF">
              <w:rPr>
                <w:noProof/>
                <w:webHidden/>
              </w:rPr>
              <w:fldChar w:fldCharType="end"/>
            </w:r>
          </w:hyperlink>
        </w:p>
        <w:p w14:paraId="3B8F0A4A" w14:textId="0EC75168" w:rsidR="00B52C4F" w:rsidRDefault="00C81033">
          <w:pPr>
            <w:pStyle w:val="TOC3"/>
            <w:tabs>
              <w:tab w:val="right" w:leader="dot" w:pos="9016"/>
            </w:tabs>
            <w:rPr>
              <w:noProof/>
            </w:rPr>
          </w:pPr>
          <w:hyperlink w:anchor="_Toc180071982" w:history="1">
            <w:r w:rsidR="00B52C4F" w:rsidRPr="005F6E41">
              <w:rPr>
                <w:rStyle w:val="Hyperlink"/>
                <w:noProof/>
              </w:rPr>
              <w:t>Constraints</w:t>
            </w:r>
            <w:r w:rsidR="00B52C4F">
              <w:rPr>
                <w:noProof/>
                <w:webHidden/>
              </w:rPr>
              <w:tab/>
            </w:r>
            <w:r w:rsidR="00B52C4F">
              <w:rPr>
                <w:noProof/>
                <w:webHidden/>
              </w:rPr>
              <w:fldChar w:fldCharType="begin"/>
            </w:r>
            <w:r w:rsidR="00B52C4F">
              <w:rPr>
                <w:noProof/>
                <w:webHidden/>
              </w:rPr>
              <w:instrText xml:space="preserve"> PAGEREF _Toc180071982 \h </w:instrText>
            </w:r>
            <w:r w:rsidR="00B52C4F">
              <w:rPr>
                <w:noProof/>
                <w:webHidden/>
              </w:rPr>
            </w:r>
            <w:r w:rsidR="00B52C4F">
              <w:rPr>
                <w:noProof/>
                <w:webHidden/>
              </w:rPr>
              <w:fldChar w:fldCharType="separate"/>
            </w:r>
            <w:r w:rsidR="00B52C4F">
              <w:rPr>
                <w:noProof/>
                <w:webHidden/>
              </w:rPr>
              <w:t>18</w:t>
            </w:r>
            <w:r w:rsidR="00B52C4F">
              <w:rPr>
                <w:noProof/>
                <w:webHidden/>
              </w:rPr>
              <w:fldChar w:fldCharType="end"/>
            </w:r>
          </w:hyperlink>
        </w:p>
        <w:p w14:paraId="798A7D70" w14:textId="39CE9C14" w:rsidR="00B52C4F" w:rsidRDefault="00C81033">
          <w:pPr>
            <w:pStyle w:val="TOC3"/>
            <w:tabs>
              <w:tab w:val="right" w:leader="dot" w:pos="9016"/>
            </w:tabs>
            <w:rPr>
              <w:noProof/>
            </w:rPr>
          </w:pPr>
          <w:hyperlink w:anchor="_Toc180071983" w:history="1">
            <w:r w:rsidR="00B52C4F" w:rsidRPr="005F6E41">
              <w:rPr>
                <w:rStyle w:val="Hyperlink"/>
                <w:noProof/>
              </w:rPr>
              <w:t>Recommendations</w:t>
            </w:r>
            <w:r w:rsidR="00B52C4F">
              <w:rPr>
                <w:noProof/>
                <w:webHidden/>
              </w:rPr>
              <w:tab/>
            </w:r>
            <w:r w:rsidR="00B52C4F">
              <w:rPr>
                <w:noProof/>
                <w:webHidden/>
              </w:rPr>
              <w:fldChar w:fldCharType="begin"/>
            </w:r>
            <w:r w:rsidR="00B52C4F">
              <w:rPr>
                <w:noProof/>
                <w:webHidden/>
              </w:rPr>
              <w:instrText xml:space="preserve"> PAGEREF _Toc180071983 \h </w:instrText>
            </w:r>
            <w:r w:rsidR="00B52C4F">
              <w:rPr>
                <w:noProof/>
                <w:webHidden/>
              </w:rPr>
            </w:r>
            <w:r w:rsidR="00B52C4F">
              <w:rPr>
                <w:noProof/>
                <w:webHidden/>
              </w:rPr>
              <w:fldChar w:fldCharType="separate"/>
            </w:r>
            <w:r w:rsidR="00B52C4F">
              <w:rPr>
                <w:noProof/>
                <w:webHidden/>
              </w:rPr>
              <w:t>18</w:t>
            </w:r>
            <w:r w:rsidR="00B52C4F">
              <w:rPr>
                <w:noProof/>
                <w:webHidden/>
              </w:rPr>
              <w:fldChar w:fldCharType="end"/>
            </w:r>
          </w:hyperlink>
        </w:p>
        <w:p w14:paraId="50FB399B" w14:textId="49F799FB" w:rsidR="00B52C4F" w:rsidRPr="002067FF" w:rsidRDefault="00C81033">
          <w:pPr>
            <w:pStyle w:val="TOC1"/>
            <w:tabs>
              <w:tab w:val="right" w:leader="dot" w:pos="9016"/>
            </w:tabs>
            <w:rPr>
              <w:rFonts w:eastAsiaTheme="minorEastAsia"/>
              <w:noProof/>
              <w:lang w:eastAsia="en-ZA"/>
            </w:rPr>
          </w:pPr>
          <w:hyperlink w:anchor="_Toc180071984" w:history="1">
            <w:r w:rsidR="00B52C4F" w:rsidRPr="002067FF">
              <w:rPr>
                <w:rStyle w:val="Hyperlink"/>
                <w:rFonts w:ascii="Arial" w:hAnsi="Arial" w:cs="Arial"/>
                <w:noProof/>
                <w:lang w:val="en-US"/>
              </w:rPr>
              <w:t>6.IMPACT</w:t>
            </w:r>
            <w:r w:rsidR="00B52C4F" w:rsidRPr="002067FF">
              <w:rPr>
                <w:noProof/>
                <w:webHidden/>
              </w:rPr>
              <w:tab/>
            </w:r>
            <w:r w:rsidR="00B52C4F" w:rsidRPr="002067FF">
              <w:rPr>
                <w:noProof/>
                <w:webHidden/>
              </w:rPr>
              <w:fldChar w:fldCharType="begin"/>
            </w:r>
            <w:r w:rsidR="00B52C4F" w:rsidRPr="002067FF">
              <w:rPr>
                <w:noProof/>
                <w:webHidden/>
              </w:rPr>
              <w:instrText xml:space="preserve"> PAGEREF _Toc180071984 \h </w:instrText>
            </w:r>
            <w:r w:rsidR="00B52C4F" w:rsidRPr="002067FF">
              <w:rPr>
                <w:noProof/>
                <w:webHidden/>
              </w:rPr>
            </w:r>
            <w:r w:rsidR="00B52C4F" w:rsidRPr="002067FF">
              <w:rPr>
                <w:noProof/>
                <w:webHidden/>
              </w:rPr>
              <w:fldChar w:fldCharType="separate"/>
            </w:r>
            <w:r w:rsidR="00B52C4F" w:rsidRPr="002067FF">
              <w:rPr>
                <w:noProof/>
                <w:webHidden/>
              </w:rPr>
              <w:t>20</w:t>
            </w:r>
            <w:r w:rsidR="00B52C4F" w:rsidRPr="002067FF">
              <w:rPr>
                <w:noProof/>
                <w:webHidden/>
              </w:rPr>
              <w:fldChar w:fldCharType="end"/>
            </w:r>
          </w:hyperlink>
        </w:p>
        <w:p w14:paraId="50DDDC54" w14:textId="774E5A13" w:rsidR="00B52C4F" w:rsidRPr="002067FF" w:rsidRDefault="00C81033">
          <w:pPr>
            <w:pStyle w:val="TOC2"/>
            <w:tabs>
              <w:tab w:val="right" w:leader="dot" w:pos="9016"/>
            </w:tabs>
            <w:rPr>
              <w:rFonts w:eastAsiaTheme="minorEastAsia"/>
              <w:noProof/>
              <w:lang w:eastAsia="en-ZA"/>
            </w:rPr>
          </w:pPr>
          <w:hyperlink w:anchor="_Toc180071985" w:history="1">
            <w:r w:rsidR="00B52C4F" w:rsidRPr="002067FF">
              <w:rPr>
                <w:rStyle w:val="Hyperlink"/>
                <w:noProof/>
                <w:lang w:val="en-US"/>
              </w:rPr>
              <w:t>Nursing Management</w:t>
            </w:r>
            <w:r w:rsidR="00B52C4F" w:rsidRPr="002067FF">
              <w:rPr>
                <w:noProof/>
                <w:webHidden/>
              </w:rPr>
              <w:tab/>
            </w:r>
            <w:r w:rsidR="00B52C4F" w:rsidRPr="002067FF">
              <w:rPr>
                <w:noProof/>
                <w:webHidden/>
              </w:rPr>
              <w:fldChar w:fldCharType="begin"/>
            </w:r>
            <w:r w:rsidR="00B52C4F" w:rsidRPr="002067FF">
              <w:rPr>
                <w:noProof/>
                <w:webHidden/>
              </w:rPr>
              <w:instrText xml:space="preserve"> PAGEREF _Toc180071985 \h </w:instrText>
            </w:r>
            <w:r w:rsidR="00B52C4F" w:rsidRPr="002067FF">
              <w:rPr>
                <w:noProof/>
                <w:webHidden/>
              </w:rPr>
            </w:r>
            <w:r w:rsidR="00B52C4F" w:rsidRPr="002067FF">
              <w:rPr>
                <w:noProof/>
                <w:webHidden/>
              </w:rPr>
              <w:fldChar w:fldCharType="separate"/>
            </w:r>
            <w:r w:rsidR="00B52C4F" w:rsidRPr="002067FF">
              <w:rPr>
                <w:noProof/>
                <w:webHidden/>
              </w:rPr>
              <w:t>20</w:t>
            </w:r>
            <w:r w:rsidR="00B52C4F" w:rsidRPr="002067FF">
              <w:rPr>
                <w:noProof/>
                <w:webHidden/>
              </w:rPr>
              <w:fldChar w:fldCharType="end"/>
            </w:r>
          </w:hyperlink>
        </w:p>
        <w:p w14:paraId="6A5A675E" w14:textId="3A6327BE" w:rsidR="00B52C4F" w:rsidRPr="002067FF" w:rsidRDefault="00C81033">
          <w:pPr>
            <w:pStyle w:val="TOC2"/>
            <w:tabs>
              <w:tab w:val="right" w:leader="dot" w:pos="9016"/>
            </w:tabs>
            <w:rPr>
              <w:rFonts w:eastAsiaTheme="minorEastAsia"/>
              <w:noProof/>
              <w:lang w:eastAsia="en-ZA"/>
            </w:rPr>
          </w:pPr>
          <w:hyperlink w:anchor="_Toc180071986" w:history="1">
            <w:r w:rsidR="00B52C4F" w:rsidRPr="002067FF">
              <w:rPr>
                <w:rStyle w:val="Hyperlink"/>
                <w:noProof/>
                <w:lang w:val="en-US"/>
              </w:rPr>
              <w:t>Nursing Care</w:t>
            </w:r>
            <w:r w:rsidR="00B52C4F" w:rsidRPr="002067FF">
              <w:rPr>
                <w:noProof/>
                <w:webHidden/>
              </w:rPr>
              <w:tab/>
            </w:r>
            <w:r w:rsidR="00B52C4F" w:rsidRPr="002067FF">
              <w:rPr>
                <w:noProof/>
                <w:webHidden/>
              </w:rPr>
              <w:fldChar w:fldCharType="begin"/>
            </w:r>
            <w:r w:rsidR="00B52C4F" w:rsidRPr="002067FF">
              <w:rPr>
                <w:noProof/>
                <w:webHidden/>
              </w:rPr>
              <w:instrText xml:space="preserve"> PAGEREF _Toc180071986 \h </w:instrText>
            </w:r>
            <w:r w:rsidR="00B52C4F" w:rsidRPr="002067FF">
              <w:rPr>
                <w:noProof/>
                <w:webHidden/>
              </w:rPr>
            </w:r>
            <w:r w:rsidR="00B52C4F" w:rsidRPr="002067FF">
              <w:rPr>
                <w:noProof/>
                <w:webHidden/>
              </w:rPr>
              <w:fldChar w:fldCharType="separate"/>
            </w:r>
            <w:r w:rsidR="00B52C4F" w:rsidRPr="002067FF">
              <w:rPr>
                <w:noProof/>
                <w:webHidden/>
              </w:rPr>
              <w:t>20</w:t>
            </w:r>
            <w:r w:rsidR="00B52C4F" w:rsidRPr="002067FF">
              <w:rPr>
                <w:noProof/>
                <w:webHidden/>
              </w:rPr>
              <w:fldChar w:fldCharType="end"/>
            </w:r>
          </w:hyperlink>
        </w:p>
        <w:p w14:paraId="293C6DB9" w14:textId="14EFA904" w:rsidR="00B52C4F" w:rsidRDefault="00C81033">
          <w:pPr>
            <w:pStyle w:val="TOC2"/>
            <w:tabs>
              <w:tab w:val="right" w:leader="dot" w:pos="9016"/>
            </w:tabs>
            <w:rPr>
              <w:rFonts w:eastAsiaTheme="minorEastAsia"/>
              <w:noProof/>
              <w:lang w:eastAsia="en-ZA"/>
            </w:rPr>
          </w:pPr>
          <w:hyperlink w:anchor="_Toc180071987" w:history="1">
            <w:r w:rsidR="00B52C4F" w:rsidRPr="002067FF">
              <w:rPr>
                <w:rStyle w:val="Hyperlink"/>
                <w:noProof/>
                <w:lang w:val="en-US"/>
              </w:rPr>
              <w:t>Patient Outcomes</w:t>
            </w:r>
            <w:r w:rsidR="00B52C4F" w:rsidRPr="002067FF">
              <w:rPr>
                <w:noProof/>
                <w:webHidden/>
              </w:rPr>
              <w:tab/>
            </w:r>
            <w:r w:rsidR="00B52C4F" w:rsidRPr="002067FF">
              <w:rPr>
                <w:noProof/>
                <w:webHidden/>
              </w:rPr>
              <w:fldChar w:fldCharType="begin"/>
            </w:r>
            <w:r w:rsidR="00B52C4F" w:rsidRPr="002067FF">
              <w:rPr>
                <w:noProof/>
                <w:webHidden/>
              </w:rPr>
              <w:instrText xml:space="preserve"> PAGEREF _Toc180071987 \h </w:instrText>
            </w:r>
            <w:r w:rsidR="00B52C4F" w:rsidRPr="002067FF">
              <w:rPr>
                <w:noProof/>
                <w:webHidden/>
              </w:rPr>
            </w:r>
            <w:r w:rsidR="00B52C4F" w:rsidRPr="002067FF">
              <w:rPr>
                <w:noProof/>
                <w:webHidden/>
              </w:rPr>
              <w:fldChar w:fldCharType="separate"/>
            </w:r>
            <w:r w:rsidR="00B52C4F" w:rsidRPr="002067FF">
              <w:rPr>
                <w:noProof/>
                <w:webHidden/>
              </w:rPr>
              <w:t>20</w:t>
            </w:r>
            <w:r w:rsidR="00B52C4F" w:rsidRPr="002067FF">
              <w:rPr>
                <w:noProof/>
                <w:webHidden/>
              </w:rPr>
              <w:fldChar w:fldCharType="end"/>
            </w:r>
          </w:hyperlink>
        </w:p>
        <w:p w14:paraId="0E4A0D41" w14:textId="54550CD3" w:rsidR="00B52C4F" w:rsidRDefault="00C81033">
          <w:pPr>
            <w:pStyle w:val="TOC1"/>
            <w:tabs>
              <w:tab w:val="right" w:leader="dot" w:pos="9016"/>
            </w:tabs>
            <w:rPr>
              <w:rFonts w:eastAsiaTheme="minorEastAsia"/>
              <w:noProof/>
              <w:lang w:eastAsia="en-ZA"/>
            </w:rPr>
          </w:pPr>
          <w:hyperlink w:anchor="_Toc180071988" w:history="1">
            <w:r w:rsidR="00B52C4F" w:rsidRPr="005F6E41">
              <w:rPr>
                <w:rStyle w:val="Hyperlink"/>
                <w:rFonts w:ascii="Arial" w:hAnsi="Arial" w:cs="Arial"/>
                <w:noProof/>
                <w:highlight w:val="yellow"/>
                <w:lang w:val="en-US"/>
              </w:rPr>
              <w:t>7.CONCLUSION</w:t>
            </w:r>
            <w:r w:rsidR="00B52C4F">
              <w:rPr>
                <w:noProof/>
                <w:webHidden/>
              </w:rPr>
              <w:tab/>
            </w:r>
            <w:r w:rsidR="00B52C4F">
              <w:rPr>
                <w:noProof/>
                <w:webHidden/>
              </w:rPr>
              <w:fldChar w:fldCharType="begin"/>
            </w:r>
            <w:r w:rsidR="00B52C4F">
              <w:rPr>
                <w:noProof/>
                <w:webHidden/>
              </w:rPr>
              <w:instrText xml:space="preserve"> PAGEREF _Toc180071988 \h </w:instrText>
            </w:r>
            <w:r w:rsidR="00B52C4F">
              <w:rPr>
                <w:noProof/>
                <w:webHidden/>
              </w:rPr>
            </w:r>
            <w:r w:rsidR="00B52C4F">
              <w:rPr>
                <w:noProof/>
                <w:webHidden/>
              </w:rPr>
              <w:fldChar w:fldCharType="separate"/>
            </w:r>
            <w:r w:rsidR="00B52C4F">
              <w:rPr>
                <w:noProof/>
                <w:webHidden/>
              </w:rPr>
              <w:t>20</w:t>
            </w:r>
            <w:r w:rsidR="00B52C4F">
              <w:rPr>
                <w:noProof/>
                <w:webHidden/>
              </w:rPr>
              <w:fldChar w:fldCharType="end"/>
            </w:r>
          </w:hyperlink>
        </w:p>
        <w:p w14:paraId="49EB2F2F" w14:textId="4A30F324" w:rsidR="00B52C4F" w:rsidRDefault="00C81033">
          <w:pPr>
            <w:pStyle w:val="TOC1"/>
            <w:tabs>
              <w:tab w:val="right" w:leader="dot" w:pos="9016"/>
            </w:tabs>
            <w:rPr>
              <w:rFonts w:eastAsiaTheme="minorEastAsia"/>
              <w:noProof/>
              <w:lang w:eastAsia="en-ZA"/>
            </w:rPr>
          </w:pPr>
          <w:hyperlink w:anchor="_Toc180071989" w:history="1">
            <w:r w:rsidR="00B52C4F" w:rsidRPr="005F6E41">
              <w:rPr>
                <w:rStyle w:val="Hyperlink"/>
                <w:noProof/>
              </w:rPr>
              <w:t>References</w:t>
            </w:r>
            <w:r w:rsidR="00B52C4F">
              <w:rPr>
                <w:noProof/>
                <w:webHidden/>
              </w:rPr>
              <w:tab/>
            </w:r>
            <w:r w:rsidR="00B52C4F">
              <w:rPr>
                <w:noProof/>
                <w:webHidden/>
              </w:rPr>
              <w:fldChar w:fldCharType="begin"/>
            </w:r>
            <w:r w:rsidR="00B52C4F">
              <w:rPr>
                <w:noProof/>
                <w:webHidden/>
              </w:rPr>
              <w:instrText xml:space="preserve"> PAGEREF _Toc180071989 \h </w:instrText>
            </w:r>
            <w:r w:rsidR="00B52C4F">
              <w:rPr>
                <w:noProof/>
                <w:webHidden/>
              </w:rPr>
            </w:r>
            <w:r w:rsidR="00B52C4F">
              <w:rPr>
                <w:noProof/>
                <w:webHidden/>
              </w:rPr>
              <w:fldChar w:fldCharType="separate"/>
            </w:r>
            <w:r w:rsidR="00B52C4F">
              <w:rPr>
                <w:noProof/>
                <w:webHidden/>
              </w:rPr>
              <w:t>21</w:t>
            </w:r>
            <w:r w:rsidR="00B52C4F">
              <w:rPr>
                <w:noProof/>
                <w:webHidden/>
              </w:rPr>
              <w:fldChar w:fldCharType="end"/>
            </w:r>
          </w:hyperlink>
        </w:p>
        <w:p w14:paraId="5E7DFD3B" w14:textId="22FA5312" w:rsidR="00B52C4F" w:rsidRDefault="00C81033">
          <w:pPr>
            <w:pStyle w:val="TOC1"/>
            <w:tabs>
              <w:tab w:val="right" w:leader="dot" w:pos="9016"/>
            </w:tabs>
            <w:rPr>
              <w:rFonts w:eastAsiaTheme="minorEastAsia"/>
              <w:noProof/>
              <w:lang w:eastAsia="en-ZA"/>
            </w:rPr>
          </w:pPr>
          <w:hyperlink w:anchor="_Toc180071990" w:history="1">
            <w:r w:rsidR="00B52C4F" w:rsidRPr="005F6E41">
              <w:rPr>
                <w:rStyle w:val="Hyperlink"/>
                <w:noProof/>
              </w:rPr>
              <w:t>Annexure A</w:t>
            </w:r>
            <w:r w:rsidR="00B52C4F">
              <w:rPr>
                <w:noProof/>
                <w:webHidden/>
              </w:rPr>
              <w:tab/>
            </w:r>
            <w:r w:rsidR="00B52C4F">
              <w:rPr>
                <w:noProof/>
                <w:webHidden/>
              </w:rPr>
              <w:fldChar w:fldCharType="begin"/>
            </w:r>
            <w:r w:rsidR="00B52C4F">
              <w:rPr>
                <w:noProof/>
                <w:webHidden/>
              </w:rPr>
              <w:instrText xml:space="preserve"> PAGEREF _Toc180071990 \h </w:instrText>
            </w:r>
            <w:r w:rsidR="00B52C4F">
              <w:rPr>
                <w:noProof/>
                <w:webHidden/>
              </w:rPr>
            </w:r>
            <w:r w:rsidR="00B52C4F">
              <w:rPr>
                <w:noProof/>
                <w:webHidden/>
              </w:rPr>
              <w:fldChar w:fldCharType="separate"/>
            </w:r>
            <w:r w:rsidR="00B52C4F">
              <w:rPr>
                <w:noProof/>
                <w:webHidden/>
              </w:rPr>
              <w:t>23</w:t>
            </w:r>
            <w:r w:rsidR="00B52C4F">
              <w:rPr>
                <w:noProof/>
                <w:webHidden/>
              </w:rPr>
              <w:fldChar w:fldCharType="end"/>
            </w:r>
          </w:hyperlink>
        </w:p>
        <w:p w14:paraId="2268B480" w14:textId="44DC347B" w:rsidR="00B52C4F" w:rsidRDefault="00C81033">
          <w:pPr>
            <w:pStyle w:val="TOC1"/>
            <w:tabs>
              <w:tab w:val="right" w:leader="dot" w:pos="9016"/>
            </w:tabs>
            <w:rPr>
              <w:rFonts w:eastAsiaTheme="minorEastAsia"/>
              <w:noProof/>
              <w:lang w:eastAsia="en-ZA"/>
            </w:rPr>
          </w:pPr>
          <w:hyperlink w:anchor="_Toc180071991" w:history="1">
            <w:r w:rsidR="00B52C4F" w:rsidRPr="005F6E41">
              <w:rPr>
                <w:rStyle w:val="Hyperlink"/>
                <w:noProof/>
              </w:rPr>
              <w:t>General Information:</w:t>
            </w:r>
            <w:r w:rsidR="00B52C4F">
              <w:rPr>
                <w:noProof/>
                <w:webHidden/>
              </w:rPr>
              <w:tab/>
            </w:r>
            <w:r w:rsidR="00B52C4F">
              <w:rPr>
                <w:noProof/>
                <w:webHidden/>
              </w:rPr>
              <w:fldChar w:fldCharType="begin"/>
            </w:r>
            <w:r w:rsidR="00B52C4F">
              <w:rPr>
                <w:noProof/>
                <w:webHidden/>
              </w:rPr>
              <w:instrText xml:space="preserve"> PAGEREF _Toc180071991 \h </w:instrText>
            </w:r>
            <w:r w:rsidR="00B52C4F">
              <w:rPr>
                <w:noProof/>
                <w:webHidden/>
              </w:rPr>
            </w:r>
            <w:r w:rsidR="00B52C4F">
              <w:rPr>
                <w:noProof/>
                <w:webHidden/>
              </w:rPr>
              <w:fldChar w:fldCharType="separate"/>
            </w:r>
            <w:r w:rsidR="00B52C4F">
              <w:rPr>
                <w:noProof/>
                <w:webHidden/>
              </w:rPr>
              <w:t>23</w:t>
            </w:r>
            <w:r w:rsidR="00B52C4F">
              <w:rPr>
                <w:noProof/>
                <w:webHidden/>
              </w:rPr>
              <w:fldChar w:fldCharType="end"/>
            </w:r>
          </w:hyperlink>
        </w:p>
        <w:p w14:paraId="25E153D7" w14:textId="4457CD27" w:rsidR="00B52C4F" w:rsidRDefault="00C81033">
          <w:pPr>
            <w:pStyle w:val="TOC2"/>
            <w:tabs>
              <w:tab w:val="right" w:leader="dot" w:pos="9016"/>
            </w:tabs>
            <w:rPr>
              <w:rFonts w:eastAsiaTheme="minorEastAsia"/>
              <w:noProof/>
              <w:lang w:eastAsia="en-ZA"/>
            </w:rPr>
          </w:pPr>
          <w:hyperlink w:anchor="_Toc180071992" w:history="1">
            <w:r w:rsidR="00B52C4F" w:rsidRPr="005F6E41">
              <w:rPr>
                <w:rStyle w:val="Hyperlink"/>
                <w:noProof/>
              </w:rPr>
              <w:t>Interviewer Details</w:t>
            </w:r>
            <w:r w:rsidR="00B52C4F">
              <w:rPr>
                <w:noProof/>
                <w:webHidden/>
              </w:rPr>
              <w:tab/>
            </w:r>
            <w:r w:rsidR="00B52C4F">
              <w:rPr>
                <w:noProof/>
                <w:webHidden/>
              </w:rPr>
              <w:fldChar w:fldCharType="begin"/>
            </w:r>
            <w:r w:rsidR="00B52C4F">
              <w:rPr>
                <w:noProof/>
                <w:webHidden/>
              </w:rPr>
              <w:instrText xml:space="preserve"> PAGEREF _Toc180071992 \h </w:instrText>
            </w:r>
            <w:r w:rsidR="00B52C4F">
              <w:rPr>
                <w:noProof/>
                <w:webHidden/>
              </w:rPr>
            </w:r>
            <w:r w:rsidR="00B52C4F">
              <w:rPr>
                <w:noProof/>
                <w:webHidden/>
              </w:rPr>
              <w:fldChar w:fldCharType="separate"/>
            </w:r>
            <w:r w:rsidR="00B52C4F">
              <w:rPr>
                <w:noProof/>
                <w:webHidden/>
              </w:rPr>
              <w:t>23</w:t>
            </w:r>
            <w:r w:rsidR="00B52C4F">
              <w:rPr>
                <w:noProof/>
                <w:webHidden/>
              </w:rPr>
              <w:fldChar w:fldCharType="end"/>
            </w:r>
          </w:hyperlink>
        </w:p>
        <w:p w14:paraId="505A2191" w14:textId="335BB7C8" w:rsidR="00B52C4F" w:rsidRDefault="00C81033">
          <w:pPr>
            <w:pStyle w:val="TOC2"/>
            <w:tabs>
              <w:tab w:val="right" w:leader="dot" w:pos="9016"/>
            </w:tabs>
            <w:rPr>
              <w:rFonts w:eastAsiaTheme="minorEastAsia"/>
              <w:noProof/>
              <w:lang w:eastAsia="en-ZA"/>
            </w:rPr>
          </w:pPr>
          <w:hyperlink w:anchor="_Toc180071993" w:history="1">
            <w:r w:rsidR="00B52C4F" w:rsidRPr="005F6E41">
              <w:rPr>
                <w:rStyle w:val="Hyperlink"/>
                <w:noProof/>
              </w:rPr>
              <w:t>Interviewee Details</w:t>
            </w:r>
            <w:r w:rsidR="00B52C4F">
              <w:rPr>
                <w:noProof/>
                <w:webHidden/>
              </w:rPr>
              <w:tab/>
            </w:r>
            <w:r w:rsidR="00B52C4F">
              <w:rPr>
                <w:noProof/>
                <w:webHidden/>
              </w:rPr>
              <w:fldChar w:fldCharType="begin"/>
            </w:r>
            <w:r w:rsidR="00B52C4F">
              <w:rPr>
                <w:noProof/>
                <w:webHidden/>
              </w:rPr>
              <w:instrText xml:space="preserve"> PAGEREF _Toc180071993 \h </w:instrText>
            </w:r>
            <w:r w:rsidR="00B52C4F">
              <w:rPr>
                <w:noProof/>
                <w:webHidden/>
              </w:rPr>
            </w:r>
            <w:r w:rsidR="00B52C4F">
              <w:rPr>
                <w:noProof/>
                <w:webHidden/>
              </w:rPr>
              <w:fldChar w:fldCharType="separate"/>
            </w:r>
            <w:r w:rsidR="00B52C4F">
              <w:rPr>
                <w:noProof/>
                <w:webHidden/>
              </w:rPr>
              <w:t>23</w:t>
            </w:r>
            <w:r w:rsidR="00B52C4F">
              <w:rPr>
                <w:noProof/>
                <w:webHidden/>
              </w:rPr>
              <w:fldChar w:fldCharType="end"/>
            </w:r>
          </w:hyperlink>
        </w:p>
        <w:p w14:paraId="2CC695F0" w14:textId="7479E8AE" w:rsidR="00B52C4F" w:rsidRDefault="00C81033">
          <w:pPr>
            <w:pStyle w:val="TOC2"/>
            <w:tabs>
              <w:tab w:val="right" w:leader="dot" w:pos="9016"/>
            </w:tabs>
            <w:rPr>
              <w:rFonts w:eastAsiaTheme="minorEastAsia"/>
              <w:noProof/>
              <w:lang w:eastAsia="en-ZA"/>
            </w:rPr>
          </w:pPr>
          <w:hyperlink w:anchor="_Toc180071994" w:history="1">
            <w:r w:rsidR="00B52C4F" w:rsidRPr="005F6E41">
              <w:rPr>
                <w:rStyle w:val="Hyperlink"/>
                <w:noProof/>
              </w:rPr>
              <w:t>Check the box if you agree or disagree</w:t>
            </w:r>
            <w:r w:rsidR="00B52C4F">
              <w:rPr>
                <w:noProof/>
                <w:webHidden/>
              </w:rPr>
              <w:tab/>
            </w:r>
            <w:r w:rsidR="00B52C4F">
              <w:rPr>
                <w:noProof/>
                <w:webHidden/>
              </w:rPr>
              <w:fldChar w:fldCharType="begin"/>
            </w:r>
            <w:r w:rsidR="00B52C4F">
              <w:rPr>
                <w:noProof/>
                <w:webHidden/>
              </w:rPr>
              <w:instrText xml:space="preserve"> PAGEREF _Toc180071994 \h </w:instrText>
            </w:r>
            <w:r w:rsidR="00B52C4F">
              <w:rPr>
                <w:noProof/>
                <w:webHidden/>
              </w:rPr>
            </w:r>
            <w:r w:rsidR="00B52C4F">
              <w:rPr>
                <w:noProof/>
                <w:webHidden/>
              </w:rPr>
              <w:fldChar w:fldCharType="separate"/>
            </w:r>
            <w:r w:rsidR="00B52C4F">
              <w:rPr>
                <w:noProof/>
                <w:webHidden/>
              </w:rPr>
              <w:t>24</w:t>
            </w:r>
            <w:r w:rsidR="00B52C4F">
              <w:rPr>
                <w:noProof/>
                <w:webHidden/>
              </w:rPr>
              <w:fldChar w:fldCharType="end"/>
            </w:r>
          </w:hyperlink>
        </w:p>
        <w:p w14:paraId="5972DEFE" w14:textId="01C53879" w:rsidR="00B52C4F" w:rsidRDefault="00C81033">
          <w:pPr>
            <w:pStyle w:val="TOC1"/>
            <w:tabs>
              <w:tab w:val="right" w:leader="dot" w:pos="9016"/>
            </w:tabs>
            <w:rPr>
              <w:rFonts w:eastAsiaTheme="minorEastAsia"/>
              <w:noProof/>
              <w:lang w:eastAsia="en-ZA"/>
            </w:rPr>
          </w:pPr>
          <w:hyperlink w:anchor="_Toc180071995" w:history="1">
            <w:r w:rsidR="00B52C4F" w:rsidRPr="005F6E41">
              <w:rPr>
                <w:rStyle w:val="Hyperlink"/>
                <w:noProof/>
              </w:rPr>
              <w:t>General Questions</w:t>
            </w:r>
            <w:r w:rsidR="00B52C4F">
              <w:rPr>
                <w:noProof/>
                <w:webHidden/>
              </w:rPr>
              <w:tab/>
            </w:r>
            <w:r w:rsidR="00B52C4F">
              <w:rPr>
                <w:noProof/>
                <w:webHidden/>
              </w:rPr>
              <w:fldChar w:fldCharType="begin"/>
            </w:r>
            <w:r w:rsidR="00B52C4F">
              <w:rPr>
                <w:noProof/>
                <w:webHidden/>
              </w:rPr>
              <w:instrText xml:space="preserve"> PAGEREF _Toc180071995 \h </w:instrText>
            </w:r>
            <w:r w:rsidR="00B52C4F">
              <w:rPr>
                <w:noProof/>
                <w:webHidden/>
              </w:rPr>
            </w:r>
            <w:r w:rsidR="00B52C4F">
              <w:rPr>
                <w:noProof/>
                <w:webHidden/>
              </w:rPr>
              <w:fldChar w:fldCharType="separate"/>
            </w:r>
            <w:r w:rsidR="00B52C4F">
              <w:rPr>
                <w:noProof/>
                <w:webHidden/>
              </w:rPr>
              <w:t>25</w:t>
            </w:r>
            <w:r w:rsidR="00B52C4F">
              <w:rPr>
                <w:noProof/>
                <w:webHidden/>
              </w:rPr>
              <w:fldChar w:fldCharType="end"/>
            </w:r>
          </w:hyperlink>
        </w:p>
        <w:p w14:paraId="26E1A911" w14:textId="3D16FF7F" w:rsidR="00B52C4F" w:rsidRDefault="00C81033">
          <w:pPr>
            <w:pStyle w:val="TOC1"/>
            <w:tabs>
              <w:tab w:val="right" w:leader="dot" w:pos="9016"/>
            </w:tabs>
            <w:rPr>
              <w:rFonts w:eastAsiaTheme="minorEastAsia"/>
              <w:noProof/>
              <w:lang w:eastAsia="en-ZA"/>
            </w:rPr>
          </w:pPr>
          <w:hyperlink w:anchor="_Toc180071996" w:history="1">
            <w:r w:rsidR="00B52C4F" w:rsidRPr="005F6E41">
              <w:rPr>
                <w:rStyle w:val="Hyperlink"/>
                <w:noProof/>
              </w:rPr>
              <w:t>Interview concluded. Thank you for your time!</w:t>
            </w:r>
            <w:r w:rsidR="00B52C4F">
              <w:rPr>
                <w:noProof/>
                <w:webHidden/>
              </w:rPr>
              <w:tab/>
            </w:r>
            <w:r w:rsidR="00B52C4F">
              <w:rPr>
                <w:noProof/>
                <w:webHidden/>
              </w:rPr>
              <w:fldChar w:fldCharType="begin"/>
            </w:r>
            <w:r w:rsidR="00B52C4F">
              <w:rPr>
                <w:noProof/>
                <w:webHidden/>
              </w:rPr>
              <w:instrText xml:space="preserve"> PAGEREF _Toc180071996 \h </w:instrText>
            </w:r>
            <w:r w:rsidR="00B52C4F">
              <w:rPr>
                <w:noProof/>
                <w:webHidden/>
              </w:rPr>
            </w:r>
            <w:r w:rsidR="00B52C4F">
              <w:rPr>
                <w:noProof/>
                <w:webHidden/>
              </w:rPr>
              <w:fldChar w:fldCharType="separate"/>
            </w:r>
            <w:r w:rsidR="00B52C4F">
              <w:rPr>
                <w:noProof/>
                <w:webHidden/>
              </w:rPr>
              <w:t>25</w:t>
            </w:r>
            <w:r w:rsidR="00B52C4F">
              <w:rPr>
                <w:noProof/>
                <w:webHidden/>
              </w:rPr>
              <w:fldChar w:fldCharType="end"/>
            </w:r>
          </w:hyperlink>
        </w:p>
        <w:p w14:paraId="640F9AE6" w14:textId="3A1FAF24" w:rsidR="000308C0" w:rsidRDefault="000308C0">
          <w:r>
            <w:rPr>
              <w:b/>
              <w:bCs/>
              <w:noProof/>
            </w:rPr>
            <w:fldChar w:fldCharType="end"/>
          </w:r>
        </w:p>
      </w:sdtContent>
    </w:sdt>
    <w:p w14:paraId="4D4F581C" w14:textId="77777777" w:rsidR="008C26B5" w:rsidRDefault="008C26B5" w:rsidP="00A375D0">
      <w:pPr>
        <w:ind w:left="646" w:right="646"/>
        <w:rPr>
          <w:rFonts w:ascii="Arial" w:eastAsiaTheme="majorEastAsia" w:hAnsi="Arial" w:cs="Arial"/>
          <w:color w:val="0F4761" w:themeColor="accent1" w:themeShade="BF"/>
          <w:sz w:val="40"/>
          <w:szCs w:val="40"/>
        </w:rPr>
      </w:pPr>
      <w:r>
        <w:rPr>
          <w:rFonts w:ascii="Arial" w:hAnsi="Arial" w:cs="Arial"/>
        </w:rPr>
        <w:br w:type="page"/>
      </w:r>
    </w:p>
    <w:p w14:paraId="5A1C3288" w14:textId="7C17E7A4" w:rsidR="00A05B99" w:rsidRDefault="00412CDC" w:rsidP="00A375D0">
      <w:pPr>
        <w:pStyle w:val="Heading1"/>
        <w:ind w:left="646" w:right="646"/>
        <w:jc w:val="both"/>
        <w:rPr>
          <w:rFonts w:ascii="Arial" w:eastAsia="Times New Roman" w:hAnsi="Arial" w:cs="Arial"/>
        </w:rPr>
      </w:pPr>
      <w:bookmarkStart w:id="2" w:name="_Toc164344143"/>
      <w:bookmarkStart w:id="3" w:name="_Toc166867560"/>
      <w:bookmarkStart w:id="4" w:name="_Toc180071969"/>
      <w:bookmarkEnd w:id="0"/>
      <w:r>
        <w:rPr>
          <w:rFonts w:ascii="Arial" w:eastAsia="Times New Roman" w:hAnsi="Arial" w:cs="Arial"/>
        </w:rPr>
        <w:lastRenderedPageBreak/>
        <w:t>1</w:t>
      </w:r>
      <w:r w:rsidR="006F1D0E" w:rsidRPr="00D3429E">
        <w:rPr>
          <w:rFonts w:ascii="Arial" w:eastAsia="Times New Roman" w:hAnsi="Arial" w:cs="Arial"/>
        </w:rPr>
        <w:t>.</w:t>
      </w:r>
      <w:r w:rsidR="00A05B99" w:rsidRPr="00D3429E">
        <w:rPr>
          <w:rFonts w:ascii="Arial" w:eastAsia="Times New Roman" w:hAnsi="Arial" w:cs="Arial"/>
        </w:rPr>
        <w:t>CLARIFICATION OF CONCEPTS</w:t>
      </w:r>
      <w:bookmarkEnd w:id="2"/>
      <w:bookmarkEnd w:id="3"/>
      <w:bookmarkEnd w:id="4"/>
    </w:p>
    <w:p w14:paraId="6B1C7A66" w14:textId="77777777" w:rsidR="004E509D" w:rsidRPr="004E509D" w:rsidRDefault="004E509D" w:rsidP="00A375D0">
      <w:pPr>
        <w:ind w:left="646" w:right="646"/>
        <w:jc w:val="both"/>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hich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7777777" w:rsidR="004E509D" w:rsidRPr="004E509D" w:rsidRDefault="004E509D" w:rsidP="00A375D0">
      <w:pPr>
        <w:ind w:left="646" w:right="646"/>
        <w:jc w:val="both"/>
        <w:rPr>
          <w:rFonts w:ascii="Arial" w:hAnsi="Arial" w:cs="Arial"/>
        </w:rPr>
      </w:pPr>
      <w:r w:rsidRPr="004E509D">
        <w:rPr>
          <w:rFonts w:ascii="Arial" w:hAnsi="Arial" w:cs="Arial"/>
          <w:b/>
          <w:bCs/>
        </w:rPr>
        <w:t>Computeriz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75D0">
      <w:pPr>
        <w:ind w:left="646" w:right="646"/>
        <w:jc w:val="both"/>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77777777" w:rsidR="004E509D" w:rsidRPr="004E509D" w:rsidRDefault="004E509D" w:rsidP="00A375D0">
      <w:pPr>
        <w:ind w:left="646" w:right="646"/>
        <w:jc w:val="both"/>
        <w:rPr>
          <w:rFonts w:ascii="Arial" w:hAnsi="Arial" w:cs="Arial"/>
        </w:rPr>
      </w:pPr>
      <w:r w:rsidRPr="004E509D">
        <w:rPr>
          <w:rFonts w:ascii="Arial" w:hAnsi="Arial" w:cs="Arial"/>
          <w:b/>
          <w:bCs/>
        </w:rPr>
        <w:t>Oncology:</w:t>
      </w:r>
      <w:r w:rsidRPr="004E509D">
        <w:rPr>
          <w:rFonts w:ascii="Arial" w:hAnsi="Arial" w:cs="Arial"/>
        </w:rPr>
        <w:t xml:space="preserve"> The study and treatment of cancer which includes the various forms of therapy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77777777" w:rsidR="004E509D" w:rsidRPr="004E509D" w:rsidRDefault="004E509D" w:rsidP="00A375D0">
      <w:pPr>
        <w:ind w:left="646" w:right="646"/>
        <w:jc w:val="both"/>
        <w:rPr>
          <w:rFonts w:ascii="Arial" w:hAnsi="Arial" w:cs="Arial"/>
        </w:rPr>
      </w:pPr>
      <w:r w:rsidRPr="004E509D">
        <w:rPr>
          <w:rFonts w:ascii="Arial" w:hAnsi="Arial" w:cs="Arial"/>
          <w:b/>
          <w:bCs/>
        </w:rPr>
        <w:t>Evidence-Based Medicine (EBM):</w:t>
      </w:r>
      <w:r w:rsidRPr="004E509D">
        <w:rPr>
          <w:rFonts w:ascii="Arial" w:hAnsi="Arial" w:cs="Arial"/>
        </w:rPr>
        <w:t xml:space="preserve"> This is the usage of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3D7D8B7E" w:rsidR="00215C5D" w:rsidRDefault="004E509D" w:rsidP="00A375D0">
      <w:pPr>
        <w:ind w:left="646" w:right="646"/>
        <w:jc w:val="both"/>
        <w:rPr>
          <w:rFonts w:ascii="Arial" w:hAnsi="Arial" w:cs="Arial"/>
        </w:rPr>
      </w:pPr>
      <w:r w:rsidRPr="004E509D">
        <w:rPr>
          <w:rFonts w:ascii="Arial" w:hAnsi="Arial" w:cs="Arial"/>
        </w:rPr>
        <w:t xml:space="preserve">For the QIP project, we will be looking at implementing CDSS within the hospital. Our focus would be catered towards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evaluated when compared to having the CDSS in place. </w:t>
      </w:r>
    </w:p>
    <w:p w14:paraId="402189B8" w14:textId="77777777" w:rsidR="00412CDC" w:rsidRDefault="00412CDC" w:rsidP="00A375D0">
      <w:pPr>
        <w:ind w:left="646" w:right="646"/>
        <w:jc w:val="both"/>
        <w:rPr>
          <w:rFonts w:ascii="Arial" w:hAnsi="Arial" w:cs="Arial"/>
        </w:rPr>
      </w:pPr>
    </w:p>
    <w:p w14:paraId="1BE7521F" w14:textId="4ACCE950" w:rsidR="00412CDC" w:rsidRPr="008C26B5" w:rsidRDefault="00412CDC" w:rsidP="00412CDC">
      <w:pPr>
        <w:pStyle w:val="Heading1"/>
        <w:ind w:left="646" w:right="646"/>
        <w:jc w:val="both"/>
        <w:rPr>
          <w:rFonts w:ascii="Arial" w:hAnsi="Arial" w:cs="Arial"/>
        </w:rPr>
      </w:pPr>
      <w:bookmarkStart w:id="5" w:name="_Toc166867559"/>
      <w:bookmarkStart w:id="6" w:name="_Toc180071970"/>
      <w:r>
        <w:rPr>
          <w:rFonts w:ascii="Arial" w:hAnsi="Arial" w:cs="Arial"/>
        </w:rPr>
        <w:t>2.</w:t>
      </w:r>
      <w:r w:rsidRPr="008C26B5">
        <w:rPr>
          <w:rFonts w:ascii="Arial" w:hAnsi="Arial" w:cs="Arial"/>
        </w:rPr>
        <w:t>INTRODUCTION</w:t>
      </w:r>
      <w:bookmarkEnd w:id="5"/>
      <w:bookmarkEnd w:id="6"/>
    </w:p>
    <w:p w14:paraId="14462E48" w14:textId="77777777" w:rsidR="00412CDC" w:rsidRPr="00715D9B" w:rsidRDefault="00412CDC" w:rsidP="00412CDC">
      <w:pPr>
        <w:ind w:left="646" w:right="646"/>
        <w:jc w:val="both"/>
        <w:rPr>
          <w:rFonts w:ascii="Arial" w:hAnsi="Arial" w:cs="Arial"/>
          <w:lang w:val="en-US"/>
        </w:rPr>
      </w:pPr>
      <w:r w:rsidRPr="00715D9B">
        <w:rPr>
          <w:rFonts w:ascii="Arial" w:hAnsi="Arial" w:cs="Arial"/>
          <w:lang w:val="en-US"/>
        </w:rPr>
        <w:t xml:space="preserve">Cancer misdiagnosis may occur at any stage during the cancer misdiagnosis process. </w:t>
      </w:r>
      <w:r w:rsidRPr="00E8168A">
        <w:rPr>
          <w:rFonts w:ascii="Arial" w:hAnsi="Arial" w:cs="Arial"/>
          <w:highlight w:val="yellow"/>
          <w:lang w:val="en-US"/>
        </w:rPr>
        <w:t>Human error, such as a doctor’s negligence or incompetence when deciding which kinds of cancer tests would be needed, can result in cancer misdiagnosis.</w:t>
      </w:r>
      <w:r w:rsidRPr="00715D9B">
        <w:rPr>
          <w:rFonts w:ascii="Arial" w:hAnsi="Arial" w:cs="Arial"/>
          <w:lang w:val="en-US"/>
        </w:rPr>
        <w:t xml:space="preserve"> Misdiagnosis of cancer may occur during the testing process, such as errors in performing diagnostic imaging or poor cell sample collection for a biops</w:t>
      </w:r>
      <w:r w:rsidRPr="00790A1E">
        <w:rPr>
          <w:rFonts w:ascii="Arial" w:hAnsi="Arial" w:cs="Arial"/>
          <w:highlight w:val="yellow"/>
          <w:lang w:val="en-US"/>
        </w:rPr>
        <w:t>y</w:t>
      </w:r>
      <w:r w:rsidRPr="00715D9B">
        <w:rPr>
          <w:rFonts w:ascii="Arial" w:hAnsi="Arial" w:cs="Arial"/>
          <w:lang w:val="en-US"/>
        </w:rPr>
        <w:t>.</w:t>
      </w:r>
    </w:p>
    <w:p w14:paraId="636A2A6A" w14:textId="77777777" w:rsidR="00412CDC" w:rsidRPr="00715D9B" w:rsidRDefault="00412CDC" w:rsidP="00412CDC">
      <w:pPr>
        <w:ind w:left="646" w:right="646"/>
        <w:jc w:val="both"/>
        <w:rPr>
          <w:rFonts w:ascii="Arial" w:hAnsi="Arial" w:cs="Arial"/>
          <w:lang w:val="en-US"/>
        </w:rPr>
      </w:pPr>
      <w:r w:rsidRPr="00790A1E">
        <w:rPr>
          <w:rFonts w:ascii="Arial" w:hAnsi="Arial" w:cs="Arial"/>
          <w:highlight w:val="yellow"/>
        </w:rPr>
        <w:lastRenderedPageBreak/>
        <w:t xml:space="preserve">Our topic is about </w:t>
      </w:r>
      <w:r w:rsidRPr="00790A1E">
        <w:rPr>
          <w:rFonts w:ascii="Arial" w:hAnsi="Arial" w:cs="Arial"/>
          <w:highlight w:val="yellow"/>
          <w:lang w:val="en-US"/>
        </w:rPr>
        <w:t>designing a clinical decision support system (CDSS) directed towards cancer patients, with adherence to Evidence-Based Medicine guidelines.</w:t>
      </w:r>
      <w:r w:rsidRPr="00715D9B">
        <w:rPr>
          <w:rFonts w:ascii="Arial" w:hAnsi="Arial" w:cs="Arial"/>
          <w:lang w:val="en-US"/>
        </w:rPr>
        <w:t xml:space="preserve">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412CDC">
      <w:pPr>
        <w:ind w:left="646" w:right="646"/>
        <w:jc w:val="both"/>
        <w:rPr>
          <w:rFonts w:ascii="Arial" w:hAnsi="Arial" w:cs="Arial"/>
          <w:lang w:val="en-US"/>
        </w:rPr>
      </w:pPr>
      <w:r w:rsidRPr="00790A1E">
        <w:rPr>
          <w:rFonts w:ascii="Arial" w:hAnsi="Arial" w:cs="Arial"/>
          <w:highlight w:val="yellow"/>
        </w:rPr>
        <w:t>The following aspects are discussed in the report below,</w:t>
      </w:r>
      <w:r w:rsidRPr="00715D9B">
        <w:rPr>
          <w:rFonts w:ascii="Arial" w:hAnsi="Arial" w:cs="Arial"/>
        </w:rPr>
        <w:t xml:space="preserve"> </w:t>
      </w:r>
      <w:r w:rsidRPr="00715D9B">
        <w:rPr>
          <w:rFonts w:ascii="Arial" w:hAnsi="Arial" w:cs="Arial"/>
          <w:lang w:val="en-US"/>
        </w:rPr>
        <w:t xml:space="preserve">quality standards applicable to the project, identification of the problem including factors that contribute to the problem, and clarification of the most important concepts. By addressing these aspects comprehensively, </w:t>
      </w:r>
      <w:r w:rsidRPr="00790A1E">
        <w:rPr>
          <w:rFonts w:ascii="Arial" w:hAnsi="Arial" w:cs="Arial"/>
          <w:highlight w:val="yellow"/>
          <w:lang w:val="en-US"/>
        </w:rPr>
        <w:t>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412CDC">
      <w:pPr>
        <w:ind w:left="646" w:right="646"/>
        <w:jc w:val="both"/>
        <w:rPr>
          <w:rFonts w:ascii="Arial" w:hAnsi="Arial" w:cs="Arial"/>
          <w:lang w:val="en-US"/>
        </w:rPr>
      </w:pPr>
    </w:p>
    <w:p w14:paraId="4F6F8610" w14:textId="77777777" w:rsidR="004C40C7" w:rsidRDefault="004C40C7" w:rsidP="004C40C7">
      <w:pPr>
        <w:pStyle w:val="Heading1"/>
        <w:ind w:left="646" w:right="646"/>
        <w:jc w:val="both"/>
        <w:rPr>
          <w:rFonts w:ascii="Arial" w:hAnsi="Arial" w:cs="Arial"/>
        </w:rPr>
      </w:pPr>
      <w:bookmarkStart w:id="7" w:name="_Toc164344144"/>
      <w:bookmarkStart w:id="8" w:name="_Toc166867561"/>
      <w:bookmarkStart w:id="9" w:name="_Toc180071971"/>
      <w:bookmarkStart w:id="10" w:name="_Hlk165118508"/>
      <w:bookmarkStart w:id="11" w:name="_Toc164344145"/>
      <w:r>
        <w:rPr>
          <w:rFonts w:ascii="Arial" w:hAnsi="Arial" w:cs="Arial"/>
        </w:rPr>
        <w:t>3.QUALITY STANDARD(S) APPLICABLE TO REPORT / PROJECT</w:t>
      </w:r>
      <w:bookmarkEnd w:id="7"/>
      <w:bookmarkEnd w:id="8"/>
      <w:bookmarkEnd w:id="9"/>
    </w:p>
    <w:p w14:paraId="0476E304" w14:textId="065E1FA6" w:rsidR="004C40C7" w:rsidRPr="00C35CFC" w:rsidRDefault="004C40C7" w:rsidP="004C40C7">
      <w:pPr>
        <w:ind w:left="646" w:right="646"/>
        <w:jc w:val="both"/>
        <w:rPr>
          <w:rFonts w:ascii="Arial" w:hAnsi="Arial" w:cs="Arial"/>
        </w:rPr>
      </w:pPr>
      <w:r w:rsidRPr="00C35CFC">
        <w:rPr>
          <w:rFonts w:ascii="Arial" w:hAnsi="Arial" w:cs="Arial"/>
        </w:rPr>
        <w:t xml:space="preserve">Quality standards </w:t>
      </w:r>
      <w:r w:rsidR="000B5038">
        <w:rPr>
          <w:rFonts w:ascii="Arial" w:hAnsi="Arial" w:cs="Arial"/>
        </w:rPr>
        <w:t>are</w:t>
      </w:r>
      <w:r w:rsidRPr="00C35CFC">
        <w:rPr>
          <w:rFonts w:ascii="Arial" w:hAnsi="Arial" w:cs="Arial"/>
        </w:rPr>
        <w:t xml:space="preserve">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Jer20 \l 7177 </w:instrText>
          </w:r>
          <w:r w:rsidRPr="00C35CFC">
            <w:rPr>
              <w:rFonts w:ascii="Arial" w:hAnsi="Arial" w:cs="Arial"/>
            </w:rPr>
            <w:fldChar w:fldCharType="separate"/>
          </w:r>
          <w:r w:rsidRPr="00C35CFC">
            <w:rPr>
              <w:rFonts w:ascii="Arial" w:eastAsia="Times New Roman" w:hAnsi="Arial" w:cs="Arial"/>
              <w:noProof/>
              <w:lang w:eastAsia="en-ZA"/>
            </w:rPr>
            <w:t xml:space="preserve"> (Jerry, 2020)</w:t>
          </w:r>
          <w:r w:rsidRPr="00C35CFC">
            <w:rPr>
              <w:rFonts w:ascii="Arial" w:hAnsi="Arial" w:cs="Arial"/>
            </w:rPr>
            <w:fldChar w:fldCharType="end"/>
          </w:r>
        </w:sdtContent>
      </w:sdt>
      <w:r w:rsidRPr="00C35CFC">
        <w:rPr>
          <w:rFonts w:ascii="Arial" w:eastAsia="Times New Roman" w:hAnsi="Arial" w:cs="Arial"/>
          <w:lang w:eastAsia="en-ZA"/>
        </w:rPr>
        <w:t>.</w:t>
      </w:r>
      <w:r w:rsidRPr="00C35CFC">
        <w:rPr>
          <w:rFonts w:ascii="Arial" w:hAnsi="Arial" w:cs="Arial"/>
        </w:rPr>
        <w:t xml:space="preserve"> </w:t>
      </w:r>
      <w:r w:rsidRPr="00C35CFC">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Wor24 \l 7177 </w:instrText>
          </w:r>
          <w:r w:rsidRPr="00C35CFC">
            <w:rPr>
              <w:rFonts w:ascii="Arial" w:hAnsi="Arial" w:cs="Arial"/>
            </w:rPr>
            <w:fldChar w:fldCharType="separate"/>
          </w:r>
          <w:r w:rsidRPr="00C35CFC">
            <w:rPr>
              <w:rFonts w:ascii="Arial" w:eastAsia="Times New Roman" w:hAnsi="Arial" w:cs="Arial"/>
              <w:noProof/>
              <w:lang w:eastAsia="en-ZA"/>
            </w:rPr>
            <w:t xml:space="preserve"> (Organization, 2024)</w:t>
          </w:r>
          <w:r w:rsidRPr="00C35CFC">
            <w:rPr>
              <w:rFonts w:ascii="Arial" w:hAnsi="Arial" w:cs="Arial"/>
            </w:rPr>
            <w:fldChar w:fldCharType="end"/>
          </w:r>
        </w:sdtContent>
      </w:sdt>
      <w:r w:rsidRPr="00C35CFC">
        <w:rPr>
          <w:rFonts w:ascii="Arial" w:eastAsia="Times New Roman" w:hAnsi="Arial" w:cs="Arial"/>
          <w:lang w:eastAsia="en-ZA"/>
        </w:rPr>
        <w:t xml:space="preserve">. </w:t>
      </w:r>
      <w:r w:rsidR="000B5038" w:rsidRPr="000B5038">
        <w:rPr>
          <w:rFonts w:ascii="Arial" w:hAnsi="Arial" w:cs="Arial"/>
        </w:rPr>
        <w:t>We must uphold these standards as we implement the Clinical Decision Support System (CDSS) tailored for cancer care. This section will focus on several standards nurses must adhere to when treating and diagnosing cance</w:t>
      </w:r>
      <w:r w:rsidRPr="00C35CFC">
        <w:rPr>
          <w:rFonts w:ascii="Arial" w:hAnsi="Arial" w:cs="Arial"/>
        </w:rPr>
        <w:t>r.</w:t>
      </w:r>
    </w:p>
    <w:p w14:paraId="5FEFC3B4"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National Cancer Control Program (NCCP)</w:t>
      </w:r>
    </w:p>
    <w:p w14:paraId="0C33B386" w14:textId="5A978562" w:rsidR="004C40C7" w:rsidRPr="00C35CFC" w:rsidRDefault="004C40C7" w:rsidP="004C40C7">
      <w:pPr>
        <w:ind w:left="646" w:right="646"/>
        <w:jc w:val="both"/>
        <w:rPr>
          <w:rFonts w:ascii="Arial" w:hAnsi="Arial" w:cs="Arial"/>
        </w:rPr>
      </w:pPr>
      <w:r w:rsidRPr="00C35CFC">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rsidRPr="00C35CFC">
            <w:rPr>
              <w:rFonts w:ascii="Arial" w:hAnsi="Arial" w:cs="Arial"/>
            </w:rPr>
            <w:fldChar w:fldCharType="begin"/>
          </w:r>
          <w:r w:rsidRPr="00C35CFC">
            <w:rPr>
              <w:rFonts w:ascii="Arial" w:hAnsi="Arial" w:cs="Arial"/>
            </w:rPr>
            <w:instrText xml:space="preserve"> CITATION Int23 \l 7177 </w:instrText>
          </w:r>
          <w:r w:rsidRPr="00C35CFC">
            <w:rPr>
              <w:rFonts w:ascii="Arial" w:hAnsi="Arial" w:cs="Arial"/>
            </w:rPr>
            <w:fldChar w:fldCharType="separate"/>
          </w:r>
          <w:r w:rsidRPr="00C35CFC">
            <w:rPr>
              <w:rFonts w:ascii="Arial" w:hAnsi="Arial" w:cs="Arial"/>
              <w:noProof/>
            </w:rPr>
            <w:t xml:space="preserve"> (Agency, 2023)</w:t>
          </w:r>
          <w:r w:rsidRPr="00C35CFC">
            <w:rPr>
              <w:rFonts w:ascii="Arial" w:hAnsi="Arial" w:cs="Arial"/>
            </w:rPr>
            <w:fldChar w:fldCharType="end"/>
          </w:r>
        </w:sdtContent>
      </w:sdt>
      <w:r w:rsidRPr="00C35CFC">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rsidRPr="00C35CFC">
            <w:rPr>
              <w:rFonts w:ascii="Arial" w:hAnsi="Arial" w:cs="Arial"/>
            </w:rPr>
            <w:fldChar w:fldCharType="begin"/>
          </w:r>
          <w:r w:rsidRPr="00C35CFC">
            <w:rPr>
              <w:rFonts w:ascii="Arial" w:hAnsi="Arial" w:cs="Arial"/>
            </w:rPr>
            <w:instrText xml:space="preserve"> CITATION Nat232 \l 7177 </w:instrText>
          </w:r>
          <w:r w:rsidRPr="00C35CFC">
            <w:rPr>
              <w:rFonts w:ascii="Arial" w:hAnsi="Arial" w:cs="Arial"/>
            </w:rPr>
            <w:fldChar w:fldCharType="separate"/>
          </w:r>
          <w:r w:rsidRPr="00C35CFC">
            <w:rPr>
              <w:rFonts w:ascii="Arial" w:hAnsi="Arial" w:cs="Arial"/>
              <w:noProof/>
            </w:rPr>
            <w:t xml:space="preserve"> (Programme, 2023)</w:t>
          </w:r>
          <w:r w:rsidRPr="00C35CFC">
            <w:rPr>
              <w:rFonts w:ascii="Arial" w:hAnsi="Arial" w:cs="Arial"/>
            </w:rPr>
            <w:fldChar w:fldCharType="end"/>
          </w:r>
        </w:sdtContent>
      </w:sdt>
      <w:r w:rsidRPr="00C35CFC">
        <w:rPr>
          <w:rFonts w:ascii="Arial" w:hAnsi="Arial" w:cs="Arial"/>
        </w:rPr>
        <w:t xml:space="preserve">. In practice, the NCCP defines fundamental goals and priorities for cancer control, including but not limited to advocating for healthy lifestyles to prevent cancer, putting screening programs into place for early detection, guaranteeing access to high-quality medical care and supportive services, and strengthening </w:t>
      </w:r>
      <w:r w:rsidRPr="00C35CFC">
        <w:rPr>
          <w:rFonts w:ascii="Arial" w:hAnsi="Arial" w:cs="Arial"/>
        </w:rPr>
        <w:lastRenderedPageBreak/>
        <w:t xml:space="preserve">research and surveillance initiatives to track cancer patterns. </w:t>
      </w:r>
      <w:sdt>
        <w:sdtPr>
          <w:rPr>
            <w:rFonts w:ascii="Arial" w:hAnsi="Arial" w:cs="Arial"/>
          </w:rPr>
          <w:id w:val="-927260508"/>
          <w:citation/>
        </w:sdtPr>
        <w:sdtContent>
          <w:r w:rsidRPr="00C35CFC">
            <w:rPr>
              <w:rFonts w:ascii="Arial" w:hAnsi="Arial" w:cs="Arial"/>
            </w:rPr>
            <w:fldChar w:fldCharType="begin"/>
          </w:r>
          <w:r w:rsidRPr="00C35CFC">
            <w:rPr>
              <w:rFonts w:ascii="Arial" w:hAnsi="Arial" w:cs="Arial"/>
            </w:rPr>
            <w:instrText xml:space="preserve"> CITATION Nat24 \l 7177 </w:instrText>
          </w:r>
          <w:r w:rsidRPr="00C35CFC">
            <w:rPr>
              <w:rFonts w:ascii="Arial" w:hAnsi="Arial" w:cs="Arial"/>
            </w:rPr>
            <w:fldChar w:fldCharType="separate"/>
          </w:r>
          <w:r w:rsidRPr="00C35CFC">
            <w:rPr>
              <w:rFonts w:ascii="Arial" w:hAnsi="Arial" w:cs="Arial"/>
              <w:noProof/>
            </w:rPr>
            <w:t>(Technicians, 2024)</w:t>
          </w:r>
          <w:r w:rsidRPr="00C35CFC">
            <w:rPr>
              <w:rFonts w:ascii="Arial" w:hAnsi="Arial" w:cs="Arial"/>
            </w:rPr>
            <w:fldChar w:fldCharType="end"/>
          </w:r>
        </w:sdtContent>
      </w:sdt>
      <w:r w:rsidRPr="00C35CFC">
        <w:rPr>
          <w:rFonts w:ascii="Arial" w:hAnsi="Arial" w:cs="Arial"/>
        </w:rPr>
        <w:t>. Overall, the NCCP serves as a guiding framework to ensure a coordinated and comprehensive approach to cancer control,</w:t>
      </w:r>
      <w:r w:rsidR="000B5038">
        <w:rPr>
          <w:rFonts w:ascii="Arial" w:hAnsi="Arial" w:cs="Arial"/>
        </w:rPr>
        <w:t xml:space="preserve"> </w:t>
      </w:r>
      <w:r w:rsidRPr="00C35CFC">
        <w:rPr>
          <w:rFonts w:ascii="Arial" w:hAnsi="Arial" w:cs="Arial"/>
        </w:rPr>
        <w:t>to reduce the incidence and mortality of cancer, to improve the quality of life for cancer patients and survivors, and to mitigate the social and economic impact of the disease on individuals and society.</w:t>
      </w:r>
    </w:p>
    <w:p w14:paraId="367ADB12"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South African Nursing Council (SANC) Guidelines:</w:t>
      </w:r>
    </w:p>
    <w:p w14:paraId="22330EA4" w14:textId="22CA4576" w:rsidR="004C40C7" w:rsidRPr="00C35CFC" w:rsidRDefault="004C40C7" w:rsidP="004C40C7">
      <w:pPr>
        <w:ind w:left="646" w:right="646"/>
        <w:jc w:val="both"/>
        <w:rPr>
          <w:rFonts w:ascii="Arial" w:hAnsi="Arial" w:cs="Arial"/>
        </w:rPr>
      </w:pPr>
      <w:r w:rsidRPr="00C35CFC">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rsidRPr="00C35CFC">
            <w:rPr>
              <w:rFonts w:ascii="Arial" w:hAnsi="Arial" w:cs="Arial"/>
            </w:rPr>
            <w:fldChar w:fldCharType="begin"/>
          </w:r>
          <w:r w:rsidRPr="00C35CFC">
            <w:rPr>
              <w:rFonts w:ascii="Arial" w:hAnsi="Arial" w:cs="Arial"/>
            </w:rPr>
            <w:instrText xml:space="preserve">CITATION Sou20 \l 7177 </w:instrText>
          </w:r>
          <w:r w:rsidRPr="00C35CFC">
            <w:rPr>
              <w:rFonts w:ascii="Arial" w:hAnsi="Arial" w:cs="Arial"/>
            </w:rPr>
            <w:fldChar w:fldCharType="separate"/>
          </w:r>
          <w:r w:rsidRPr="00C35CFC">
            <w:rPr>
              <w:rFonts w:ascii="Arial" w:hAnsi="Arial" w:cs="Arial"/>
              <w:noProof/>
            </w:rPr>
            <w:t xml:space="preserve"> (Council S. A., 2020)</w:t>
          </w:r>
          <w:r w:rsidRPr="00C35CFC">
            <w:rPr>
              <w:rFonts w:ascii="Arial" w:hAnsi="Arial" w:cs="Arial"/>
            </w:rPr>
            <w:fldChar w:fldCharType="end"/>
          </w:r>
        </w:sdtContent>
      </w:sdt>
      <w:r w:rsidRPr="00C35CFC">
        <w:rPr>
          <w:rFonts w:ascii="Arial" w:hAnsi="Arial" w:cs="Arial"/>
        </w:rPr>
        <w:t xml:space="preserve">. Nurses </w:t>
      </w:r>
      <w:r w:rsidR="000B5038" w:rsidRPr="000B5038">
        <w:rPr>
          <w:rFonts w:ascii="Arial" w:hAnsi="Arial" w:cs="Arial"/>
        </w:rPr>
        <w:t xml:space="preserve">specialising </w:t>
      </w:r>
      <w:r w:rsidRPr="00C35CFC">
        <w:rPr>
          <w:rFonts w:ascii="Arial" w:hAnsi="Arial" w:cs="Arial"/>
        </w:rPr>
        <w:t xml:space="preserve">in oncology undergo </w:t>
      </w:r>
      <w:r w:rsidR="000B5038" w:rsidRPr="000B5038">
        <w:rPr>
          <w:rFonts w:ascii="Arial" w:hAnsi="Arial" w:cs="Arial"/>
        </w:rPr>
        <w:t>specialis</w:t>
      </w:r>
      <w:r w:rsidR="000B5038">
        <w:rPr>
          <w:rFonts w:ascii="Arial" w:hAnsi="Arial" w:cs="Arial"/>
        </w:rPr>
        <w:t xml:space="preserve">ed </w:t>
      </w:r>
      <w:r w:rsidRPr="00C35CFC">
        <w:rPr>
          <w:rFonts w:ascii="Arial" w:hAnsi="Arial" w:cs="Arial"/>
        </w:rPr>
        <w:t>education and training, adhering to the scope of practice outlined by SANC</w:t>
      </w:r>
      <w:sdt>
        <w:sdtPr>
          <w:rPr>
            <w:rFonts w:ascii="Arial" w:hAnsi="Arial" w:cs="Arial"/>
          </w:rPr>
          <w:id w:val="-1795057278"/>
          <w:citation/>
        </w:sdtPr>
        <w:sdtContent>
          <w:r w:rsidRPr="00C35CFC">
            <w:rPr>
              <w:rFonts w:ascii="Arial" w:hAnsi="Arial" w:cs="Arial"/>
            </w:rPr>
            <w:fldChar w:fldCharType="begin"/>
          </w:r>
          <w:r w:rsidRPr="00C35CFC">
            <w:rPr>
              <w:rFonts w:ascii="Arial" w:hAnsi="Arial" w:cs="Arial"/>
            </w:rPr>
            <w:instrText xml:space="preserve">CITATION Cou23 \l 7177 </w:instrText>
          </w:r>
          <w:r w:rsidRPr="00C35CFC">
            <w:rPr>
              <w:rFonts w:ascii="Arial" w:hAnsi="Arial" w:cs="Arial"/>
            </w:rPr>
            <w:fldChar w:fldCharType="separate"/>
          </w:r>
          <w:r w:rsidRPr="00C35CFC">
            <w:rPr>
              <w:rFonts w:ascii="Arial" w:hAnsi="Arial" w:cs="Arial"/>
              <w:noProof/>
            </w:rPr>
            <w:t xml:space="preserve"> (Staff, 2023)</w:t>
          </w:r>
          <w:r w:rsidRPr="00C35CFC">
            <w:rPr>
              <w:rFonts w:ascii="Arial" w:hAnsi="Arial" w:cs="Arial"/>
            </w:rPr>
            <w:fldChar w:fldCharType="end"/>
          </w:r>
        </w:sdtContent>
      </w:sdt>
      <w:r w:rsidRPr="00C35CFC">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rsidRPr="00C35CFC">
            <w:rPr>
              <w:rFonts w:ascii="Arial" w:hAnsi="Arial" w:cs="Arial"/>
            </w:rPr>
            <w:fldChar w:fldCharType="begin"/>
          </w:r>
          <w:r w:rsidRPr="00C35CFC">
            <w:rPr>
              <w:rFonts w:ascii="Arial" w:hAnsi="Arial" w:cs="Arial"/>
            </w:rPr>
            <w:instrText xml:space="preserve"> CITATION Mar24 \l 7177 </w:instrText>
          </w:r>
          <w:r w:rsidRPr="00C35CFC">
            <w:rPr>
              <w:rFonts w:ascii="Arial" w:hAnsi="Arial" w:cs="Arial"/>
            </w:rPr>
            <w:fldChar w:fldCharType="separate"/>
          </w:r>
          <w:r w:rsidRPr="00C35CFC">
            <w:rPr>
              <w:rFonts w:ascii="Arial" w:hAnsi="Arial" w:cs="Arial"/>
              <w:noProof/>
            </w:rPr>
            <w:t xml:space="preserve"> (Mary Johnson, 2024)</w:t>
          </w:r>
          <w:r w:rsidRPr="00C35CFC">
            <w:rPr>
              <w:rFonts w:ascii="Arial" w:hAnsi="Arial" w:cs="Arial"/>
            </w:rPr>
            <w:fldChar w:fldCharType="end"/>
          </w:r>
        </w:sdtContent>
      </w:sdt>
      <w:r w:rsidRPr="00C35CFC">
        <w:rPr>
          <w:rFonts w:ascii="Arial" w:hAnsi="Arial" w:cs="Arial"/>
        </w:rPr>
        <w:t>. Continuous professional development is encouraged to keep nurses updated on advancements in cancer care</w:t>
      </w:r>
      <w:sdt>
        <w:sdtPr>
          <w:rPr>
            <w:rFonts w:ascii="Arial" w:hAnsi="Arial" w:cs="Arial"/>
          </w:rPr>
          <w:id w:val="-2113500745"/>
          <w:citation/>
        </w:sdtPr>
        <w:sdtContent>
          <w:r w:rsidRPr="00C35CFC">
            <w:rPr>
              <w:rFonts w:ascii="Arial" w:hAnsi="Arial" w:cs="Arial"/>
            </w:rPr>
            <w:fldChar w:fldCharType="begin"/>
          </w:r>
          <w:r w:rsidRPr="00C35CFC">
            <w:rPr>
              <w:rFonts w:ascii="Arial" w:hAnsi="Arial" w:cs="Arial"/>
            </w:rPr>
            <w:instrText xml:space="preserve"> CITATION JUL06 \l 7177 </w:instrText>
          </w:r>
          <w:r w:rsidRPr="00C35CFC">
            <w:rPr>
              <w:rFonts w:ascii="Arial" w:hAnsi="Arial" w:cs="Arial"/>
            </w:rPr>
            <w:fldChar w:fldCharType="separate"/>
          </w:r>
          <w:r w:rsidRPr="00C35CFC">
            <w:rPr>
              <w:rFonts w:ascii="Arial" w:hAnsi="Arial" w:cs="Arial"/>
              <w:noProof/>
            </w:rPr>
            <w:t xml:space="preserve"> (DAVIDS, 2006)</w:t>
          </w:r>
          <w:r w:rsidRPr="00C35CFC">
            <w:rPr>
              <w:rFonts w:ascii="Arial" w:hAnsi="Arial" w:cs="Arial"/>
            </w:rPr>
            <w:fldChar w:fldCharType="end"/>
          </w:r>
        </w:sdtContent>
      </w:sdt>
      <w:r w:rsidRPr="00C35CFC">
        <w:rPr>
          <w:rFonts w:ascii="Arial" w:hAnsi="Arial" w:cs="Arial"/>
        </w:rPr>
        <w:t xml:space="preserve">. Collaborative teamwork with healthcare professionals ensures holistic and coordinated care throughout the cancer journey, ultimately </w:t>
      </w:r>
      <w:r w:rsidR="000B5038" w:rsidRPr="000B5038">
        <w:rPr>
          <w:rFonts w:ascii="Arial" w:hAnsi="Arial" w:cs="Arial"/>
        </w:rPr>
        <w:t>improving patient outcomes</w:t>
      </w:r>
      <w:r w:rsidRPr="00C35CFC">
        <w:rPr>
          <w:rFonts w:ascii="Arial" w:hAnsi="Arial" w:cs="Arial"/>
        </w:rPr>
        <w:t xml:space="preserve"> across South Africa</w:t>
      </w:r>
      <w:sdt>
        <w:sdtPr>
          <w:rPr>
            <w:rFonts w:ascii="Arial" w:hAnsi="Arial" w:cs="Arial"/>
          </w:rPr>
          <w:id w:val="549497830"/>
          <w:citation/>
        </w:sdtPr>
        <w:sdtContent>
          <w:r w:rsidRPr="00C35CFC">
            <w:rPr>
              <w:rFonts w:ascii="Arial" w:hAnsi="Arial" w:cs="Arial"/>
            </w:rPr>
            <w:fldChar w:fldCharType="begin"/>
          </w:r>
          <w:r w:rsidRPr="00C35CFC">
            <w:rPr>
              <w:rFonts w:ascii="Arial" w:hAnsi="Arial" w:cs="Arial"/>
            </w:rPr>
            <w:instrText xml:space="preserve"> CITATION Cou24 \l 7177 </w:instrText>
          </w:r>
          <w:r w:rsidRPr="00C35CFC">
            <w:rPr>
              <w:rFonts w:ascii="Arial" w:hAnsi="Arial" w:cs="Arial"/>
            </w:rPr>
            <w:fldChar w:fldCharType="separate"/>
          </w:r>
          <w:r w:rsidRPr="00C35CFC">
            <w:rPr>
              <w:rFonts w:ascii="Arial" w:hAnsi="Arial" w:cs="Arial"/>
              <w:noProof/>
            </w:rPr>
            <w:t xml:space="preserve"> (Council, 2024)</w:t>
          </w:r>
          <w:r w:rsidRPr="00C35CFC">
            <w:rPr>
              <w:rFonts w:ascii="Arial" w:hAnsi="Arial" w:cs="Arial"/>
            </w:rPr>
            <w:fldChar w:fldCharType="end"/>
          </w:r>
        </w:sdtContent>
      </w:sdt>
      <w:r w:rsidRPr="00C35CFC">
        <w:rPr>
          <w:rFonts w:ascii="Arial" w:hAnsi="Arial" w:cs="Arial"/>
        </w:rPr>
        <w:t xml:space="preserve">. </w:t>
      </w:r>
    </w:p>
    <w:p w14:paraId="1BC57FE6"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Evidence-Based Practice (EBP) Guidelines</w:t>
      </w:r>
    </w:p>
    <w:p w14:paraId="02C857A0" w14:textId="16137DB1" w:rsidR="004C40C7" w:rsidRPr="00C35CFC" w:rsidRDefault="004C40C7" w:rsidP="004C40C7">
      <w:pPr>
        <w:ind w:left="646" w:right="646"/>
        <w:jc w:val="both"/>
        <w:rPr>
          <w:rFonts w:ascii="Arial" w:hAnsi="Arial" w:cs="Arial"/>
        </w:rPr>
      </w:pPr>
      <w:r w:rsidRPr="00C35CFC">
        <w:rPr>
          <w:rFonts w:ascii="Arial" w:hAnsi="Arial" w:cs="Arial"/>
        </w:rPr>
        <w:t xml:space="preserve">Evidence-Based Practice (EBP) Guidelines serve as essential tools in nursing practice, integrating research evidence with clinical expertise and patient preferences to inform decision-making. Nurses evaluate and </w:t>
      </w:r>
      <w:r w:rsidR="000B5038" w:rsidRPr="000B5038">
        <w:rPr>
          <w:rFonts w:ascii="Arial" w:hAnsi="Arial" w:cs="Arial"/>
        </w:rPr>
        <w:t xml:space="preserve">incorporate </w:t>
      </w:r>
      <w:r w:rsidRPr="00C35CFC">
        <w:rPr>
          <w:rFonts w:ascii="Arial" w:hAnsi="Arial" w:cs="Arial"/>
        </w:rPr>
        <w:t>research findings into their practice, tailoring care plans to meet individual patient needs</w:t>
      </w:r>
      <w:sdt>
        <w:sdtPr>
          <w:rPr>
            <w:rFonts w:ascii="Arial" w:hAnsi="Arial" w:cs="Arial"/>
          </w:rPr>
          <w:id w:val="-1019920595"/>
          <w:citation/>
        </w:sdtPr>
        <w:sdtContent>
          <w:r w:rsidRPr="00C35CFC">
            <w:rPr>
              <w:rFonts w:ascii="Arial" w:hAnsi="Arial" w:cs="Arial"/>
            </w:rPr>
            <w:fldChar w:fldCharType="begin"/>
          </w:r>
          <w:r w:rsidRPr="00C35CFC">
            <w:rPr>
              <w:rFonts w:ascii="Arial" w:hAnsi="Arial" w:cs="Arial"/>
            </w:rPr>
            <w:instrText xml:space="preserve"> CITATION DrT20 \l 7177 </w:instrText>
          </w:r>
          <w:r w:rsidRPr="00C35CFC">
            <w:rPr>
              <w:rFonts w:ascii="Arial" w:hAnsi="Arial" w:cs="Arial"/>
            </w:rPr>
            <w:fldChar w:fldCharType="separate"/>
          </w:r>
          <w:r w:rsidRPr="00C35CFC">
            <w:rPr>
              <w:rFonts w:ascii="Arial" w:hAnsi="Arial" w:cs="Arial"/>
              <w:noProof/>
            </w:rPr>
            <w:t xml:space="preserve"> (Dr. Tiffany Avery, 2020)</w:t>
          </w:r>
          <w:r w:rsidRPr="00C35CFC">
            <w:rPr>
              <w:rFonts w:ascii="Arial" w:hAnsi="Arial" w:cs="Arial"/>
            </w:rPr>
            <w:fldChar w:fldCharType="end"/>
          </w:r>
        </w:sdtContent>
      </w:sdt>
      <w:r w:rsidRPr="00C35CFC">
        <w:rPr>
          <w:rFonts w:ascii="Arial" w:hAnsi="Arial" w:cs="Arial"/>
        </w:rPr>
        <w:t xml:space="preserve">. Implementation of EBP guidelines involves adopting </w:t>
      </w:r>
      <w:r w:rsidR="000B5038" w:rsidRPr="000B5038">
        <w:rPr>
          <w:rFonts w:ascii="Arial" w:hAnsi="Arial" w:cs="Arial"/>
        </w:rPr>
        <w:t xml:space="preserve">standardised </w:t>
      </w:r>
      <w:r w:rsidRPr="00C35CFC">
        <w:rPr>
          <w:rFonts w:ascii="Arial" w:hAnsi="Arial" w:cs="Arial"/>
        </w:rPr>
        <w:t>protocols and interventions, with ongoing monitoring of patient outcomes to ensure effectiveness</w:t>
      </w:r>
      <w:sdt>
        <w:sdtPr>
          <w:rPr>
            <w:rFonts w:ascii="Arial" w:hAnsi="Arial" w:cs="Arial"/>
          </w:rPr>
          <w:id w:val="111491043"/>
          <w:citation/>
        </w:sdtPr>
        <w:sdtContent>
          <w:r w:rsidRPr="00C35CFC">
            <w:rPr>
              <w:rFonts w:ascii="Arial" w:hAnsi="Arial" w:cs="Arial"/>
            </w:rPr>
            <w:fldChar w:fldCharType="begin"/>
          </w:r>
          <w:r w:rsidRPr="00C35CFC">
            <w:rPr>
              <w:rFonts w:ascii="Arial" w:hAnsi="Arial" w:cs="Arial"/>
            </w:rPr>
            <w:instrText xml:space="preserve"> CITATION Dep21 \l 7177 </w:instrText>
          </w:r>
          <w:r w:rsidRPr="00C35CFC">
            <w:rPr>
              <w:rFonts w:ascii="Arial" w:hAnsi="Arial" w:cs="Arial"/>
            </w:rPr>
            <w:fldChar w:fldCharType="separate"/>
          </w:r>
          <w:r w:rsidRPr="00C35CFC">
            <w:rPr>
              <w:rFonts w:ascii="Arial" w:hAnsi="Arial" w:cs="Arial"/>
              <w:noProof/>
            </w:rPr>
            <w:t xml:space="preserve"> (Victoria, 2021)</w:t>
          </w:r>
          <w:r w:rsidRPr="00C35CFC">
            <w:rPr>
              <w:rFonts w:ascii="Arial" w:hAnsi="Arial" w:cs="Arial"/>
            </w:rPr>
            <w:fldChar w:fldCharType="end"/>
          </w:r>
        </w:sdtContent>
      </w:sdt>
      <w:r w:rsidRPr="00C35CFC">
        <w:rPr>
          <w:rFonts w:ascii="Arial" w:hAnsi="Arial" w:cs="Arial"/>
        </w:rPr>
        <w:t xml:space="preserve">. Healthcare </w:t>
      </w:r>
      <w:r w:rsidR="000B5038" w:rsidRPr="000B5038">
        <w:rPr>
          <w:rFonts w:ascii="Arial" w:hAnsi="Arial" w:cs="Arial"/>
        </w:rPr>
        <w:t xml:space="preserve">organisations </w:t>
      </w:r>
      <w:r w:rsidRPr="00C35CFC">
        <w:rPr>
          <w:rFonts w:ascii="Arial" w:hAnsi="Arial" w:cs="Arial"/>
        </w:rPr>
        <w:t>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rsidRPr="00C35CFC">
            <w:rPr>
              <w:rFonts w:ascii="Arial" w:hAnsi="Arial" w:cs="Arial"/>
            </w:rPr>
            <w:fldChar w:fldCharType="begin"/>
          </w:r>
          <w:r w:rsidRPr="00C35CFC">
            <w:rPr>
              <w:rFonts w:ascii="Arial" w:hAnsi="Arial" w:cs="Arial"/>
            </w:rPr>
            <w:instrText xml:space="preserve"> CITATION Ran23 \l 7177 </w:instrText>
          </w:r>
          <w:r w:rsidRPr="00C35CFC">
            <w:rPr>
              <w:rFonts w:ascii="Arial" w:hAnsi="Arial" w:cs="Arial"/>
            </w:rPr>
            <w:fldChar w:fldCharType="separate"/>
          </w:r>
          <w:r w:rsidRPr="00C35CFC">
            <w:rPr>
              <w:rFonts w:ascii="Arial" w:hAnsi="Arial" w:cs="Arial"/>
              <w:noProof/>
            </w:rPr>
            <w:t xml:space="preserve"> (Randa Elsheikh, 2023)</w:t>
          </w:r>
          <w:r w:rsidRPr="00C35CFC">
            <w:rPr>
              <w:rFonts w:ascii="Arial" w:hAnsi="Arial" w:cs="Arial"/>
            </w:rPr>
            <w:fldChar w:fldCharType="end"/>
          </w:r>
        </w:sdtContent>
      </w:sdt>
      <w:r w:rsidRPr="00C35CFC">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rsidRPr="00C35CFC">
            <w:rPr>
              <w:rFonts w:ascii="Arial" w:hAnsi="Arial" w:cs="Arial"/>
            </w:rPr>
            <w:fldChar w:fldCharType="begin"/>
          </w:r>
          <w:r w:rsidRPr="00C35CFC">
            <w:rPr>
              <w:rFonts w:ascii="Arial" w:hAnsi="Arial" w:cs="Arial"/>
            </w:rPr>
            <w:instrText xml:space="preserve"> CITATION Uni22 \l 7177 </w:instrText>
          </w:r>
          <w:r w:rsidRPr="00C35CFC">
            <w:rPr>
              <w:rFonts w:ascii="Arial" w:hAnsi="Arial" w:cs="Arial"/>
            </w:rPr>
            <w:fldChar w:fldCharType="separate"/>
          </w:r>
          <w:r w:rsidRPr="00C35CFC">
            <w:rPr>
              <w:rFonts w:ascii="Arial" w:hAnsi="Arial" w:cs="Arial"/>
              <w:noProof/>
            </w:rPr>
            <w:t>(Town, 2022)</w:t>
          </w:r>
          <w:r w:rsidRPr="00C35CFC">
            <w:rPr>
              <w:rFonts w:ascii="Arial" w:hAnsi="Arial" w:cs="Arial"/>
            </w:rPr>
            <w:fldChar w:fldCharType="end"/>
          </w:r>
        </w:sdtContent>
      </w:sdt>
      <w:r w:rsidRPr="00C35CFC">
        <w:rPr>
          <w:rFonts w:ascii="Arial" w:hAnsi="Arial" w:cs="Arial"/>
        </w:rPr>
        <w:t>.</w:t>
      </w:r>
    </w:p>
    <w:p w14:paraId="5AD64A06" w14:textId="77777777" w:rsidR="004C40C7" w:rsidRDefault="004C40C7" w:rsidP="004C40C7">
      <w:pPr>
        <w:ind w:left="646" w:right="646"/>
        <w:jc w:val="both"/>
        <w:rPr>
          <w:rFonts w:ascii="Arial" w:hAnsi="Arial" w:cs="Arial"/>
        </w:rPr>
      </w:pPr>
    </w:p>
    <w:p w14:paraId="69E2AB29" w14:textId="77777777" w:rsidR="004C40C7" w:rsidRDefault="004C40C7" w:rsidP="004C40C7">
      <w:pPr>
        <w:ind w:left="646" w:right="646"/>
        <w:jc w:val="both"/>
        <w:rPr>
          <w:rFonts w:ascii="Arial" w:hAnsi="Arial" w:cs="Arial"/>
        </w:rPr>
      </w:pPr>
    </w:p>
    <w:p w14:paraId="37CD32B7" w14:textId="77777777" w:rsidR="004C40C7" w:rsidRDefault="004C40C7" w:rsidP="004C40C7">
      <w:pPr>
        <w:ind w:left="646" w:right="646"/>
        <w:jc w:val="both"/>
        <w:rPr>
          <w:rFonts w:ascii="Arial" w:hAnsi="Arial" w:cs="Arial"/>
        </w:rPr>
      </w:pPr>
    </w:p>
    <w:p w14:paraId="561F62C2" w14:textId="77777777" w:rsidR="004C40C7" w:rsidRDefault="004C40C7" w:rsidP="004C40C7">
      <w:pPr>
        <w:ind w:left="646" w:right="646"/>
        <w:jc w:val="both"/>
        <w:rPr>
          <w:rFonts w:ascii="Arial" w:hAnsi="Arial" w:cs="Arial"/>
        </w:rPr>
      </w:pPr>
    </w:p>
    <w:p w14:paraId="69BAC7B6" w14:textId="67430A39" w:rsidR="00BA51E1" w:rsidRDefault="00BA51E1" w:rsidP="00BA51E1">
      <w:pPr>
        <w:pStyle w:val="Caption"/>
        <w:keepNext/>
      </w:pPr>
      <w:r>
        <w:lastRenderedPageBreak/>
        <w:t xml:space="preserve">Table </w:t>
      </w:r>
      <w:fldSimple w:instr=" SEQ Table \* ARABIC ">
        <w:r>
          <w:rPr>
            <w:noProof/>
          </w:rPr>
          <w:t>1</w:t>
        </w:r>
      </w:fldSimple>
      <w:r>
        <w:t xml:space="preserve">: </w:t>
      </w:r>
      <w:r w:rsidRPr="000A3AD0">
        <w:t xml:space="preserve"> to see the full source timeline visit the web document </w:t>
      </w:r>
      <w:proofErr w:type="gramStart"/>
      <w:r w:rsidRPr="000A3AD0">
        <w:t>( SOUTH</w:t>
      </w:r>
      <w:proofErr w:type="gramEnd"/>
      <w:r w:rsidRPr="000A3AD0">
        <w:t>-AFRICAN-CANCER-CONTROL-ROADMAP, 2019)</w:t>
      </w:r>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C81033">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C81033">
            <w:pPr>
              <w:ind w:left="646" w:right="646"/>
              <w:jc w:val="both"/>
              <w:rPr>
                <w:b/>
                <w:bCs/>
                <w:color w:val="E97132" w:themeColor="accent2"/>
              </w:rPr>
            </w:pPr>
          </w:p>
          <w:p w14:paraId="19D5690D" w14:textId="1562776B" w:rsidR="004C40C7" w:rsidRDefault="004C40C7" w:rsidP="00C81033">
            <w:pPr>
              <w:ind w:left="646" w:right="646"/>
              <w:jc w:val="both"/>
              <w:rPr>
                <w:b/>
                <w:bCs/>
                <w:color w:val="E97132" w:themeColor="accent2"/>
                <w:sz w:val="36"/>
                <w:szCs w:val="36"/>
              </w:rPr>
            </w:pPr>
            <w:r>
              <w:rPr>
                <w:b/>
                <w:bCs/>
                <w:color w:val="E97132" w:themeColor="accent2"/>
                <w:sz w:val="36"/>
                <w:szCs w:val="36"/>
              </w:rPr>
              <w:t xml:space="preserve">South African Cancer Control </w:t>
            </w:r>
            <w:proofErr w:type="gramStart"/>
            <w:r>
              <w:rPr>
                <w:b/>
                <w:bCs/>
                <w:color w:val="E97132" w:themeColor="accent2"/>
                <w:sz w:val="36"/>
                <w:szCs w:val="36"/>
              </w:rPr>
              <w:t xml:space="preserve">Timeline </w:t>
            </w:r>
            <w:r w:rsidR="000B5038" w:rsidRPr="000B5038">
              <w:rPr>
                <w:b/>
                <w:bCs/>
                <w:color w:val="E97132" w:themeColor="accent2"/>
                <w:sz w:val="36"/>
                <w:szCs w:val="36"/>
              </w:rPr>
              <w:t xml:space="preserve"> Summarised</w:t>
            </w:r>
            <w:proofErr w:type="gramEnd"/>
          </w:p>
        </w:tc>
      </w:tr>
      <w:tr w:rsidR="004C40C7" w14:paraId="57186F0D" w14:textId="77777777" w:rsidTr="00C81033">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C81033">
            <w:pPr>
              <w:ind w:left="646" w:right="646"/>
              <w:jc w:val="both"/>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C81033">
            <w:pPr>
              <w:ind w:left="646" w:right="646"/>
              <w:jc w:val="both"/>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C81033">
            <w:pPr>
              <w:ind w:left="646" w:right="646"/>
              <w:jc w:val="both"/>
              <w:rPr>
                <w:b/>
                <w:bCs/>
                <w:color w:val="E97132" w:themeColor="accent2"/>
                <w:sz w:val="28"/>
                <w:szCs w:val="28"/>
              </w:rPr>
            </w:pPr>
            <w:r>
              <w:rPr>
                <w:b/>
                <w:bCs/>
                <w:color w:val="E97132" w:themeColor="accent2"/>
                <w:sz w:val="28"/>
                <w:szCs w:val="28"/>
              </w:rPr>
              <w:t>Outcome</w:t>
            </w:r>
          </w:p>
        </w:tc>
      </w:tr>
      <w:tr w:rsidR="004C40C7" w14:paraId="6CB346C6" w14:textId="77777777" w:rsidTr="00C81033">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C81033">
            <w:pPr>
              <w:ind w:left="646" w:right="646"/>
              <w:jc w:val="both"/>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Default="000B5038" w:rsidP="00C81033">
            <w:pPr>
              <w:ind w:left="646" w:right="646"/>
              <w:jc w:val="both"/>
            </w:pPr>
            <w:r w:rsidRPr="000B5038">
              <w:t>Pathology</w:t>
            </w:r>
            <w:r>
              <w:t>-</w:t>
            </w:r>
            <w:r w:rsidR="004C40C7">
              <w:t>Based National</w:t>
            </w:r>
            <w:r>
              <w:t xml:space="preserve"> </w:t>
            </w:r>
            <w:r w:rsidR="004C40C7">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C81033">
            <w:pPr>
              <w:ind w:left="646" w:right="646"/>
              <w:jc w:val="both"/>
            </w:pPr>
            <w:r>
              <w:t>Pathology Based National Cancer Registry established.</w:t>
            </w:r>
          </w:p>
        </w:tc>
      </w:tr>
      <w:tr w:rsidR="004C40C7" w14:paraId="030E4001" w14:textId="77777777" w:rsidTr="00C81033">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C81033">
            <w:pPr>
              <w:ind w:left="646" w:right="646"/>
              <w:jc w:val="both"/>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C81033">
            <w:pPr>
              <w:ind w:left="646" w:right="646"/>
              <w:jc w:val="both"/>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Default="000B5038" w:rsidP="00C81033">
            <w:pPr>
              <w:ind w:left="646" w:right="646"/>
              <w:jc w:val="both"/>
            </w:pPr>
            <w:r w:rsidRPr="000B5038">
              <w:t>65,000 South African donors are registered, and access to 20 million global donors is available.</w:t>
            </w:r>
          </w:p>
        </w:tc>
      </w:tr>
      <w:tr w:rsidR="004C40C7" w14:paraId="1986AAA6" w14:textId="77777777" w:rsidTr="00C81033">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C81033">
            <w:pPr>
              <w:ind w:left="646" w:right="646"/>
              <w:jc w:val="both"/>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C81033">
            <w:pPr>
              <w:ind w:left="646" w:right="646"/>
              <w:jc w:val="both"/>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Default="004C40C7" w:rsidP="00C81033">
            <w:pPr>
              <w:ind w:left="646" w:right="646"/>
              <w:jc w:val="both"/>
            </w:pPr>
            <w:r>
              <w:t xml:space="preserve">South Africa </w:t>
            </w:r>
            <w:r w:rsidR="000B5038">
              <w:t xml:space="preserve">was the </w:t>
            </w:r>
            <w:r>
              <w:t>first country to regulate tobacco use and sales. SA join</w:t>
            </w:r>
            <w:r w:rsidR="000B5038">
              <w:t>ed</w:t>
            </w:r>
            <w:r>
              <w:t xml:space="preserve"> WHO Tobacco Convention in 2005</w:t>
            </w:r>
          </w:p>
        </w:tc>
      </w:tr>
      <w:tr w:rsidR="004C40C7" w14:paraId="73FE1081" w14:textId="77777777" w:rsidTr="00C81033">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C81033">
            <w:pPr>
              <w:ind w:left="646" w:right="646"/>
              <w:jc w:val="both"/>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Default="000B5038" w:rsidP="00C81033">
            <w:pPr>
              <w:ind w:left="646" w:right="646"/>
              <w:jc w:val="both"/>
            </w:pPr>
            <w:r>
              <w:rPr>
                <w:highlight w:val="yellow"/>
              </w:rPr>
              <w:t>The f</w:t>
            </w:r>
            <w:r w:rsidR="004C40C7">
              <w:rPr>
                <w:highlight w:val="yellow"/>
              </w:rPr>
              <w:t>irst National Cancer Control Plan (NCCP)</w:t>
            </w:r>
            <w:r w:rsidR="004C40C7">
              <w:t xml:space="preserve"> </w:t>
            </w:r>
            <w:r>
              <w:t xml:space="preserve">was </w:t>
            </w:r>
            <w:r w:rsidR="004C40C7">
              <w:t>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Default="000B5038" w:rsidP="00C81033">
            <w:pPr>
              <w:ind w:left="646" w:right="646"/>
              <w:jc w:val="both"/>
            </w:pPr>
            <w:r w:rsidRPr="000B5038">
              <w:t>The cervical cancer policy was</w:t>
            </w:r>
            <w:r>
              <w:t xml:space="preserve"> </w:t>
            </w:r>
            <w:r w:rsidR="004C40C7">
              <w:t>implemented with national screening guidelines.</w:t>
            </w:r>
          </w:p>
        </w:tc>
      </w:tr>
      <w:tr w:rsidR="004C40C7" w14:paraId="29B5909F" w14:textId="77777777" w:rsidTr="00C81033">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C81033">
            <w:pPr>
              <w:ind w:left="646" w:right="646"/>
              <w:jc w:val="both"/>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C81033">
            <w:pPr>
              <w:ind w:left="646" w:right="646"/>
              <w:jc w:val="both"/>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C81033">
            <w:pPr>
              <w:ind w:left="646" w:right="646"/>
              <w:jc w:val="both"/>
            </w:pPr>
            <w:r>
              <w:t>Calls to update NCCP; NDoH calls for unified cancer community consultation.</w:t>
            </w:r>
          </w:p>
        </w:tc>
      </w:tr>
      <w:tr w:rsidR="004C40C7" w14:paraId="3682D565" w14:textId="77777777" w:rsidTr="00C81033">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C81033">
            <w:pPr>
              <w:ind w:left="646" w:right="646"/>
              <w:jc w:val="both"/>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C81033">
            <w:pPr>
              <w:ind w:left="646" w:right="646"/>
              <w:jc w:val="both"/>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Default="004C40C7" w:rsidP="00C81033">
            <w:pPr>
              <w:ind w:left="646" w:right="646"/>
              <w:jc w:val="both"/>
            </w:pPr>
            <w:r>
              <w:t xml:space="preserve">Commitment for </w:t>
            </w:r>
            <w:proofErr w:type="gramStart"/>
            <w:r>
              <w:t xml:space="preserve">policy </w:t>
            </w:r>
            <w:r w:rsidR="000B5038" w:rsidRPr="000B5038">
              <w:rPr>
                <w:sz w:val="24"/>
                <w:szCs w:val="24"/>
              </w:rPr>
              <w:t xml:space="preserve"> </w:t>
            </w:r>
            <w:r w:rsidR="000B5038" w:rsidRPr="000B5038">
              <w:t>finalisation</w:t>
            </w:r>
            <w:proofErr w:type="gramEnd"/>
            <w:r w:rsidR="000B5038" w:rsidRPr="000B5038">
              <w:t xml:space="preserve"> </w:t>
            </w:r>
            <w:r>
              <w:t>by March 2016, but no further developments.</w:t>
            </w:r>
          </w:p>
        </w:tc>
      </w:tr>
      <w:bookmarkEnd w:id="10"/>
      <w:bookmarkEnd w:id="11"/>
    </w:tbl>
    <w:p w14:paraId="60AE0788" w14:textId="77777777" w:rsidR="004C40C7" w:rsidRPr="00412CDC" w:rsidRDefault="004C40C7" w:rsidP="00BA51E1">
      <w:pPr>
        <w:ind w:right="646"/>
        <w:jc w:val="both"/>
        <w:rPr>
          <w:rFonts w:ascii="Arial" w:hAnsi="Arial" w:cs="Arial"/>
          <w:i/>
          <w:iCs/>
          <w:sz w:val="22"/>
          <w:szCs w:val="22"/>
        </w:rPr>
      </w:pPr>
    </w:p>
    <w:p w14:paraId="21CCF8BF" w14:textId="77777777" w:rsidR="004C40C7" w:rsidRDefault="004C40C7" w:rsidP="00412CDC">
      <w:pPr>
        <w:ind w:left="646" w:right="646"/>
        <w:jc w:val="both"/>
        <w:rPr>
          <w:rFonts w:ascii="Arial" w:hAnsi="Arial" w:cs="Arial"/>
          <w:lang w:val="en-US"/>
        </w:rPr>
      </w:pPr>
    </w:p>
    <w:p w14:paraId="28CF3407" w14:textId="77777777" w:rsidR="00ED7927" w:rsidRDefault="00ED7927" w:rsidP="00412CDC">
      <w:pPr>
        <w:ind w:left="646" w:right="646"/>
        <w:jc w:val="both"/>
        <w:rPr>
          <w:rFonts w:ascii="Arial" w:hAnsi="Arial" w:cs="Arial"/>
          <w:lang w:val="en-US"/>
        </w:rPr>
      </w:pPr>
    </w:p>
    <w:p w14:paraId="11AEBFF7" w14:textId="06BB36E2" w:rsidR="00ED7927" w:rsidRDefault="004C40C7" w:rsidP="00ED7927">
      <w:pPr>
        <w:pStyle w:val="Heading1"/>
        <w:ind w:left="646" w:right="646"/>
        <w:jc w:val="both"/>
        <w:rPr>
          <w:lang w:val="en-US"/>
        </w:rPr>
      </w:pPr>
      <w:bookmarkStart w:id="12" w:name="_Toc166868085"/>
      <w:bookmarkStart w:id="13" w:name="_Toc180071972"/>
      <w:r>
        <w:rPr>
          <w:lang w:val="en-US"/>
        </w:rPr>
        <w:t>4</w:t>
      </w:r>
      <w:r w:rsidR="00ED7927" w:rsidRPr="004E509D">
        <w:rPr>
          <w:lang w:val="en-US"/>
        </w:rPr>
        <w:t>.THE PROBLEM NOTED</w:t>
      </w:r>
      <w:bookmarkEnd w:id="12"/>
      <w:bookmarkEnd w:id="13"/>
    </w:p>
    <w:p w14:paraId="780724FE" w14:textId="77777777" w:rsidR="00ED7927" w:rsidRPr="008C26B5" w:rsidRDefault="00ED7927" w:rsidP="00ED7927">
      <w:pPr>
        <w:spacing w:line="360" w:lineRule="auto"/>
        <w:ind w:left="646" w:right="646"/>
        <w:jc w:val="both"/>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77777777" w:rsidR="00ED7927" w:rsidRPr="00EB52D6" w:rsidRDefault="00ED7927" w:rsidP="00ED7927">
      <w:pPr>
        <w:spacing w:line="360" w:lineRule="auto"/>
        <w:ind w:left="646" w:right="646"/>
        <w:jc w:val="both"/>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4.1 Problem</w:t>
      </w:r>
      <w:r w:rsidRPr="004E509D">
        <w:rPr>
          <w:rFonts w:ascii="Arial" w:hAnsi="Arial" w:cs="Arial"/>
          <w:lang w:val="en-US"/>
        </w:rPr>
        <w:t>: Delay in diagnosing cancer in a patient.</w:t>
      </w:r>
    </w:p>
    <w:p w14:paraId="2B6C0394"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Nature of the problem</w:t>
      </w:r>
      <w:r w:rsidRPr="004E509D">
        <w:rPr>
          <w:rFonts w:ascii="Arial" w:hAnsi="Arial" w:cs="Arial"/>
          <w:lang w:val="en-US"/>
        </w:rPr>
        <w:t xml:space="preserve">: The problem involves a delay in the diagnosis of cancer because patient’s poor background and lack of income from home </w:t>
      </w:r>
      <w:r w:rsidRPr="004E509D">
        <w:rPr>
          <w:rFonts w:ascii="Arial" w:hAnsi="Arial" w:cs="Arial"/>
          <w:lang w:val="en-US"/>
        </w:rPr>
        <w:lastRenderedPageBreak/>
        <w:t>that led to be unable to afford medicals and chemotherapy for patient, which can lead to delayed initiation of treatment and potentially worsen patient outcomes. Delays can occur at various stages, including the recognition of symptoms by the patient or health practitioner, referral to specialists, and completion of diagnostic tests.</w:t>
      </w:r>
    </w:p>
    <w:p w14:paraId="69D20008"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A delay in diagnosing cancer can have a significant impact on 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 had a poorer prognosis compared to those identified within three months. More specifically, the five-year survival rate dropped from 85% for patients diagnosed within three months to around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ED7927">
      <w:pPr>
        <w:ind w:left="646" w:right="646"/>
        <w:jc w:val="both"/>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Lack of access to diagnostic tools or specialized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emphasized that patients from rural setting or those coming from the low-income bracket also spend a lot of time due to health facility related reasons as they—lacking diagnostic </w:t>
      </w:r>
      <w:proofErr w:type="spellStart"/>
      <w:r w:rsidRPr="004E509D">
        <w:rPr>
          <w:rFonts w:ascii="Arial" w:hAnsi="Arial" w:cs="Arial"/>
          <w:lang w:val="en-US"/>
        </w:rPr>
        <w:t>centres</w:t>
      </w:r>
      <w:proofErr w:type="spellEnd"/>
      <w:r w:rsidRPr="004E509D">
        <w:rPr>
          <w:rFonts w:ascii="Arial" w:hAnsi="Arial" w:cs="Arial"/>
          <w:lang w:val="en-US"/>
        </w:rPr>
        <w:t xml:space="preserve"> and specialist.</w:t>
      </w:r>
    </w:p>
    <w:p w14:paraId="4B5219E6"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Human resources</w:t>
      </w:r>
      <w:r w:rsidRPr="004E509D">
        <w:rPr>
          <w:rFonts w:ascii="Arial" w:hAnsi="Arial" w:cs="Arial"/>
          <w:lang w:val="en-US"/>
        </w:rPr>
        <w:t>: Inadequate training or awareness among healthcare providers regarding cancer symptoms, diagnostic guidelines, or communication with patients.</w:t>
      </w:r>
    </w:p>
    <w:p w14:paraId="27B869B1"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Patient factors</w:t>
      </w:r>
      <w:r w:rsidRPr="004E509D">
        <w:rPr>
          <w:rFonts w:ascii="Arial" w:hAnsi="Arial" w:cs="Arial"/>
          <w:lang w:val="en-US"/>
        </w:rPr>
        <w:t>: Lack of awareness about cancer symptoms, fear or stigma associated with cancer, reluctance to seek medical attention.</w:t>
      </w:r>
    </w:p>
    <w:p w14:paraId="68BB7CAC"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2 Root Cause Analysis:</w:t>
      </w:r>
    </w:p>
    <w:p w14:paraId="7BAAB65C" w14:textId="77777777" w:rsidR="00ED7927" w:rsidRPr="00A53132" w:rsidRDefault="00ED7927" w:rsidP="00ED7927">
      <w:pPr>
        <w:numPr>
          <w:ilvl w:val="0"/>
          <w:numId w:val="10"/>
        </w:numPr>
        <w:ind w:left="646" w:right="646"/>
        <w:jc w:val="both"/>
        <w:rPr>
          <w:rFonts w:ascii="Arial" w:hAnsi="Arial" w:cs="Arial"/>
          <w:highlight w:val="yellow"/>
          <w:lang w:val="en-US"/>
        </w:rPr>
      </w:pPr>
      <w:r w:rsidRPr="00A53132">
        <w:rPr>
          <w:rFonts w:ascii="Arial" w:hAnsi="Arial" w:cs="Arial"/>
          <w:b/>
          <w:bCs/>
          <w:highlight w:val="yellow"/>
          <w:u w:val="single"/>
          <w:lang w:val="en-US"/>
        </w:rPr>
        <w:t>Identify the problem</w:t>
      </w:r>
      <w:r w:rsidRPr="00A53132">
        <w:rPr>
          <w:rFonts w:ascii="Arial" w:hAnsi="Arial" w:cs="Arial"/>
          <w:highlight w:val="yellow"/>
          <w:lang w:val="en-US"/>
        </w:rPr>
        <w:t>: Delay in diagnosing cancer in a patient.</w:t>
      </w:r>
    </w:p>
    <w:p w14:paraId="5F22EC7E" w14:textId="77777777" w:rsidR="00ED7927" w:rsidRPr="00A53132" w:rsidRDefault="00ED7927" w:rsidP="00ED7927">
      <w:pPr>
        <w:numPr>
          <w:ilvl w:val="0"/>
          <w:numId w:val="10"/>
        </w:numPr>
        <w:ind w:left="646" w:right="646"/>
        <w:jc w:val="both"/>
        <w:rPr>
          <w:rFonts w:ascii="Arial" w:hAnsi="Arial" w:cs="Arial"/>
          <w:highlight w:val="yellow"/>
          <w:lang w:val="en-US"/>
        </w:rPr>
      </w:pPr>
      <w:r w:rsidRPr="00A53132">
        <w:rPr>
          <w:rFonts w:ascii="Arial" w:hAnsi="Arial" w:cs="Arial"/>
          <w:b/>
          <w:bCs/>
          <w:highlight w:val="yellow"/>
          <w:u w:val="single"/>
          <w:lang w:val="en-US"/>
        </w:rPr>
        <w:t>Identify Causal Factors</w:t>
      </w:r>
      <w:r w:rsidRPr="00A53132">
        <w:rPr>
          <w:rFonts w:ascii="Arial" w:hAnsi="Arial" w:cs="Arial"/>
          <w:highlight w:val="yellow"/>
          <w:lang w:val="en-US"/>
        </w:rPr>
        <w:t xml:space="preserve">: Determine the underlying causes of delays, such as healthcare system issues, patient-related factors, or healthcare provider-related factors. </w:t>
      </w:r>
    </w:p>
    <w:p w14:paraId="59D78E64" w14:textId="77777777" w:rsidR="00ED7927" w:rsidRPr="00A53132" w:rsidRDefault="00ED7927" w:rsidP="00ED7927">
      <w:pPr>
        <w:numPr>
          <w:ilvl w:val="0"/>
          <w:numId w:val="10"/>
        </w:numPr>
        <w:ind w:left="646" w:right="646"/>
        <w:jc w:val="both"/>
        <w:rPr>
          <w:rFonts w:ascii="Arial" w:hAnsi="Arial" w:cs="Arial"/>
          <w:b/>
          <w:bCs/>
          <w:highlight w:val="yellow"/>
          <w:lang w:val="en-US"/>
        </w:rPr>
      </w:pPr>
      <w:r w:rsidRPr="00A53132">
        <w:rPr>
          <w:rFonts w:ascii="Arial" w:hAnsi="Arial" w:cs="Arial"/>
          <w:b/>
          <w:bCs/>
          <w:highlight w:val="yellow"/>
          <w:lang w:val="en-US"/>
        </w:rPr>
        <w:t xml:space="preserve">Healthcare System Issues: </w:t>
      </w:r>
    </w:p>
    <w:p w14:paraId="3D7E6C64" w14:textId="77777777" w:rsidR="00ED7927" w:rsidRPr="00A53132" w:rsidRDefault="00ED7927" w:rsidP="00ED7927">
      <w:pPr>
        <w:numPr>
          <w:ilvl w:val="0"/>
          <w:numId w:val="11"/>
        </w:numPr>
        <w:ind w:left="646" w:right="646"/>
        <w:jc w:val="both"/>
        <w:rPr>
          <w:rFonts w:ascii="Arial" w:hAnsi="Arial" w:cs="Arial"/>
          <w:highlight w:val="yellow"/>
          <w:lang w:val="en-US"/>
        </w:rPr>
      </w:pPr>
      <w:r w:rsidRPr="00A53132">
        <w:rPr>
          <w:rFonts w:ascii="Arial" w:hAnsi="Arial" w:cs="Arial"/>
          <w:highlight w:val="yellow"/>
          <w:lang w:val="en-US"/>
        </w:rPr>
        <w:lastRenderedPageBreak/>
        <w:t xml:space="preserve">Analyze scheduling and referral processes to identify bottlenecks. </w:t>
      </w:r>
    </w:p>
    <w:p w14:paraId="36111EE8" w14:textId="77777777" w:rsidR="00ED7927" w:rsidRPr="00A53132" w:rsidRDefault="00ED7927" w:rsidP="00ED7927">
      <w:pPr>
        <w:numPr>
          <w:ilvl w:val="0"/>
          <w:numId w:val="11"/>
        </w:numPr>
        <w:ind w:left="646" w:right="646"/>
        <w:jc w:val="both"/>
        <w:rPr>
          <w:rFonts w:ascii="Arial" w:hAnsi="Arial" w:cs="Arial"/>
          <w:highlight w:val="yellow"/>
          <w:lang w:val="en-US"/>
        </w:rPr>
      </w:pPr>
      <w:r w:rsidRPr="00A53132">
        <w:rPr>
          <w:rFonts w:ascii="Arial" w:hAnsi="Arial" w:cs="Arial"/>
          <w:highlight w:val="yellow"/>
          <w:lang w:val="en-US"/>
        </w:rPr>
        <w:t>Evaluate the availability and capacity of diagnostic facilities and personnel.</w:t>
      </w:r>
    </w:p>
    <w:p w14:paraId="49DB774F" w14:textId="77777777" w:rsidR="00ED7927" w:rsidRPr="00A53132" w:rsidRDefault="00ED7927" w:rsidP="00ED7927">
      <w:pPr>
        <w:numPr>
          <w:ilvl w:val="0"/>
          <w:numId w:val="10"/>
        </w:numPr>
        <w:ind w:left="646" w:right="646"/>
        <w:jc w:val="both"/>
        <w:rPr>
          <w:rFonts w:ascii="Arial" w:hAnsi="Arial" w:cs="Arial"/>
          <w:b/>
          <w:bCs/>
          <w:highlight w:val="yellow"/>
          <w:lang w:val="en-US"/>
        </w:rPr>
      </w:pPr>
      <w:r w:rsidRPr="00A53132">
        <w:rPr>
          <w:rFonts w:ascii="Arial" w:hAnsi="Arial" w:cs="Arial"/>
          <w:b/>
          <w:bCs/>
          <w:highlight w:val="yellow"/>
          <w:lang w:val="en-US"/>
        </w:rPr>
        <w:t>Patient-Related Factors:</w:t>
      </w:r>
    </w:p>
    <w:p w14:paraId="037CE10D"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 xml:space="preserve">Conduct surveys and focus groups to understand patient knowledge, attitudes, and </w:t>
      </w:r>
      <w:proofErr w:type="spellStart"/>
      <w:r w:rsidRPr="00A53132">
        <w:rPr>
          <w:rFonts w:ascii="Arial" w:hAnsi="Arial" w:cs="Arial"/>
          <w:highlight w:val="yellow"/>
          <w:lang w:val="en-US"/>
        </w:rPr>
        <w:t>behaviours</w:t>
      </w:r>
      <w:proofErr w:type="spellEnd"/>
      <w:r w:rsidRPr="00A53132">
        <w:rPr>
          <w:rFonts w:ascii="Arial" w:hAnsi="Arial" w:cs="Arial"/>
          <w:highlight w:val="yellow"/>
          <w:lang w:val="en-US"/>
        </w:rPr>
        <w:t xml:space="preserve"> regarding symptom reporting and healthcare utilization.</w:t>
      </w:r>
    </w:p>
    <w:p w14:paraId="68D270E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Assess socioeconomic barriers such as transportation, insurance coverage, and access to primary care.</w:t>
      </w:r>
    </w:p>
    <w:p w14:paraId="6C42758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Evaluation of medical institution documents regarding scheduling and timing of appointments and tests.</w:t>
      </w:r>
    </w:p>
    <w:p w14:paraId="4CA3C8E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Having interviews and distributing questionnaires to patients, healthcare providers, and administrators.</w:t>
      </w:r>
    </w:p>
    <w:p w14:paraId="425F58B4"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Statistical examination of patient results linked to timing of diagnosis.</w:t>
      </w:r>
    </w:p>
    <w:p w14:paraId="5EDAC4DC"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3 Develop Solutions</w:t>
      </w:r>
      <w:r w:rsidRPr="00A53132">
        <w:rPr>
          <w:rFonts w:ascii="Arial" w:hAnsi="Arial" w:cs="Arial"/>
          <w:highlight w:val="yellow"/>
          <w:lang w:val="en-US"/>
        </w:rPr>
        <w:t xml:space="preserve">:  To address the root causes, such as implementing screening programs, improving access to healthcare services, or enhancing patient education and awareness. Our main purpose is to create mobile application that will help the doctors diagnose the patient to show which symptoms a patient </w:t>
      </w:r>
      <w:proofErr w:type="gramStart"/>
      <w:r w:rsidRPr="00A53132">
        <w:rPr>
          <w:rFonts w:ascii="Arial" w:hAnsi="Arial" w:cs="Arial"/>
          <w:highlight w:val="yellow"/>
          <w:lang w:val="en-US"/>
        </w:rPr>
        <w:t>have</w:t>
      </w:r>
      <w:proofErr w:type="gramEnd"/>
      <w:r w:rsidRPr="00A53132">
        <w:rPr>
          <w:rFonts w:ascii="Arial" w:hAnsi="Arial" w:cs="Arial"/>
          <w:highlight w:val="yellow"/>
          <w:lang w:val="en-US"/>
        </w:rPr>
        <w:t xml:space="preserve"> about the cancer.</w:t>
      </w:r>
    </w:p>
    <w:p w14:paraId="09BF131A"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4 Implement Solutions</w:t>
      </w:r>
      <w:r w:rsidRPr="00A53132">
        <w:rPr>
          <w:rFonts w:ascii="Arial" w:hAnsi="Arial" w:cs="Arial"/>
          <w:highlight w:val="yellow"/>
          <w:lang w:val="en-US"/>
        </w:rPr>
        <w:t>: Implement the proposed solutions and monitor their effectiveness.</w:t>
      </w:r>
    </w:p>
    <w:p w14:paraId="024C847F" w14:textId="77777777" w:rsidR="00ED7927" w:rsidRDefault="00ED7927" w:rsidP="00ED7927">
      <w:pPr>
        <w:ind w:left="646" w:right="646"/>
        <w:jc w:val="both"/>
        <w:rPr>
          <w:rFonts w:ascii="Arial" w:hAnsi="Arial" w:cs="Arial"/>
          <w:lang w:val="en-US"/>
        </w:rPr>
      </w:pPr>
      <w:r w:rsidRPr="00A53132">
        <w:rPr>
          <w:rFonts w:ascii="Arial" w:hAnsi="Arial" w:cs="Arial"/>
          <w:b/>
          <w:bCs/>
          <w:highlight w:val="yellow"/>
          <w:u w:val="single"/>
          <w:lang w:val="en-US"/>
        </w:rPr>
        <w:t>4.5 Evaluate Outcomes:</w:t>
      </w:r>
      <w:r w:rsidRPr="00A53132">
        <w:rPr>
          <w:rFonts w:ascii="Arial" w:hAnsi="Arial" w:cs="Arial"/>
          <w:highlight w:val="yellow"/>
          <w:lang w:val="en-US"/>
        </w:rPr>
        <w:t xml:space="preserve"> Assess the impact of the solutions on reducing delays in diagnosing cancer.</w:t>
      </w:r>
      <w:sdt>
        <w:sdtPr>
          <w:rPr>
            <w:rFonts w:ascii="Arial" w:hAnsi="Arial" w:cs="Arial"/>
            <w:highlight w:val="yellow"/>
            <w:lang w:val="en-US"/>
          </w:rPr>
          <w:id w:val="-302930373"/>
          <w:citation/>
        </w:sdtPr>
        <w:sdtContent>
          <w:r w:rsidRPr="00A53132">
            <w:rPr>
              <w:rFonts w:ascii="Arial" w:hAnsi="Arial" w:cs="Arial"/>
              <w:highlight w:val="yellow"/>
              <w:lang w:val="en-US"/>
            </w:rPr>
            <w:fldChar w:fldCharType="begin"/>
          </w:r>
          <w:r w:rsidRPr="00A53132">
            <w:rPr>
              <w:rFonts w:ascii="Arial" w:hAnsi="Arial" w:cs="Arial"/>
              <w:highlight w:val="yellow"/>
              <w:lang w:val="en-US"/>
            </w:rPr>
            <w:instrText xml:space="preserve"> CITATION Bro \l 1033 </w:instrText>
          </w:r>
          <w:r w:rsidRPr="00A53132">
            <w:rPr>
              <w:rFonts w:ascii="Arial" w:hAnsi="Arial" w:cs="Arial"/>
              <w:highlight w:val="yellow"/>
              <w:lang w:val="en-US"/>
            </w:rPr>
            <w:fldChar w:fldCharType="separate"/>
          </w:r>
          <w:r w:rsidRPr="00A53132">
            <w:rPr>
              <w:rFonts w:ascii="Arial" w:hAnsi="Arial" w:cs="Arial"/>
              <w:highlight w:val="yellow"/>
              <w:lang w:val="en-US"/>
            </w:rPr>
            <w:t xml:space="preserve"> (Brown &amp; Johnson, 2022)</w:t>
          </w:r>
          <w:r w:rsidRPr="00A53132">
            <w:rPr>
              <w:rFonts w:ascii="Arial" w:hAnsi="Arial" w:cs="Arial"/>
              <w:highlight w:val="yellow"/>
            </w:rPr>
            <w:fldChar w:fldCharType="end"/>
          </w:r>
        </w:sdtContent>
      </w:sdt>
    </w:p>
    <w:p w14:paraId="222B8BD1" w14:textId="77777777" w:rsidR="00ED7927" w:rsidRDefault="00ED7927" w:rsidP="00ED7927">
      <w:pPr>
        <w:ind w:left="646" w:right="646"/>
        <w:jc w:val="both"/>
        <w:rPr>
          <w:rFonts w:ascii="Arial" w:hAnsi="Arial" w:cs="Arial"/>
          <w:lang w:val="en-US"/>
        </w:rPr>
      </w:pPr>
    </w:p>
    <w:p w14:paraId="26BD88F0" w14:textId="1DC3AA1E" w:rsidR="00ED7927" w:rsidRPr="00ED7927" w:rsidRDefault="004C40C7" w:rsidP="00ED7927">
      <w:pPr>
        <w:pStyle w:val="Heading1"/>
        <w:ind w:left="646" w:right="646"/>
        <w:jc w:val="both"/>
        <w:rPr>
          <w:rFonts w:ascii="Arial" w:hAnsi="Arial" w:cs="Arial"/>
        </w:rPr>
      </w:pPr>
      <w:bookmarkStart w:id="14" w:name="_Toc180071973"/>
      <w:r>
        <w:rPr>
          <w:rFonts w:ascii="Arial" w:hAnsi="Arial" w:cs="Arial"/>
        </w:rPr>
        <w:t>5</w:t>
      </w:r>
      <w:r w:rsidR="00ED7927">
        <w:rPr>
          <w:rFonts w:ascii="Arial" w:hAnsi="Arial" w:cs="Arial"/>
        </w:rPr>
        <w:t>.</w:t>
      </w:r>
      <w:r w:rsidR="00D830EF">
        <w:rPr>
          <w:rFonts w:ascii="Arial" w:hAnsi="Arial" w:cs="Arial"/>
        </w:rPr>
        <w:t xml:space="preserve"> </w:t>
      </w:r>
      <w:r w:rsidR="00ED7927">
        <w:rPr>
          <w:rFonts w:ascii="Arial" w:hAnsi="Arial" w:cs="Arial"/>
        </w:rPr>
        <w:t>MANAGEMENT STRATEGY</w:t>
      </w:r>
      <w:bookmarkEnd w:id="14"/>
    </w:p>
    <w:p w14:paraId="564C7A29" w14:textId="17F34881" w:rsidR="00ED7927" w:rsidRPr="001867E8" w:rsidRDefault="004C40C7" w:rsidP="00D830EF">
      <w:pPr>
        <w:pStyle w:val="Heading2"/>
        <w:ind w:firstLine="646"/>
      </w:pPr>
      <w:bookmarkStart w:id="15" w:name="_Toc180071974"/>
      <w:r>
        <w:t>5</w:t>
      </w:r>
      <w:r w:rsidR="00ED7927">
        <w:t>.1</w:t>
      </w:r>
      <w:r w:rsidR="00D830EF">
        <w:t xml:space="preserve"> </w:t>
      </w:r>
      <w:r w:rsidR="00ED7927" w:rsidRPr="001867E8">
        <w:t>THE AIM (GOAL) OF THE PROJECT</w:t>
      </w:r>
      <w:bookmarkEnd w:id="15"/>
    </w:p>
    <w:p w14:paraId="4EF76770" w14:textId="77777777" w:rsidR="00ED7927" w:rsidRPr="004E509D" w:rsidRDefault="00ED7927" w:rsidP="00ED7927">
      <w:pPr>
        <w:ind w:left="646" w:right="646"/>
        <w:jc w:val="both"/>
        <w:rPr>
          <w:rFonts w:ascii="Arial" w:hAnsi="Arial" w:cs="Arial"/>
        </w:rPr>
      </w:pPr>
      <w:r w:rsidRPr="00A53132">
        <w:rPr>
          <w:rFonts w:ascii="Arial" w:hAnsi="Arial" w:cs="Arial"/>
          <w:highlight w:val="yellow"/>
        </w:rPr>
        <w:t>In response to the pressing issue of delayed cancer diagnosis</w:t>
      </w:r>
      <w:r w:rsidRPr="004E509D">
        <w:rPr>
          <w:rFonts w:ascii="Arial" w:hAnsi="Arial" w:cs="Arial"/>
        </w:rPr>
        <w:t xml:space="preserve"> and its detrimental impact on patient outcomes, this project aims to implement a Clinical Decision Support System (CDSS). Cancer misdiagnosis, which frequently results from human error and inefficiencies in the diagnostic procedure, can seriously jeopardize patient health and well-being (Hall et al.). By utilizing technology and evidence-based methods, this project seeks to address these challenges to enhance the timeliness and accuracy of cancer detection.</w:t>
      </w:r>
    </w:p>
    <w:p w14:paraId="044806C9" w14:textId="77777777" w:rsidR="00ED7927" w:rsidRPr="004E509D" w:rsidRDefault="00ED7927" w:rsidP="00ED7927">
      <w:pPr>
        <w:ind w:left="646" w:right="646"/>
        <w:jc w:val="both"/>
        <w:rPr>
          <w:rFonts w:ascii="Arial" w:hAnsi="Arial" w:cs="Arial"/>
          <w:sz w:val="28"/>
          <w:szCs w:val="28"/>
          <w:u w:val="single"/>
        </w:rPr>
      </w:pPr>
      <w:r w:rsidRPr="004E509D">
        <w:rPr>
          <w:rFonts w:ascii="Arial" w:hAnsi="Arial" w:cs="Arial"/>
          <w:sz w:val="28"/>
          <w:szCs w:val="28"/>
          <w:u w:val="single"/>
        </w:rPr>
        <w:lastRenderedPageBreak/>
        <w:t>USING SMART PRINCIPLES</w:t>
      </w:r>
    </w:p>
    <w:p w14:paraId="5A39115A" w14:textId="77777777" w:rsidR="00ED7927" w:rsidRPr="00A53132" w:rsidRDefault="00ED7927" w:rsidP="00ED7927">
      <w:pPr>
        <w:numPr>
          <w:ilvl w:val="0"/>
          <w:numId w:val="7"/>
        </w:numPr>
        <w:ind w:left="646" w:right="646"/>
        <w:jc w:val="both"/>
        <w:rPr>
          <w:rFonts w:ascii="Arial" w:hAnsi="Arial" w:cs="Arial"/>
          <w:highlight w:val="yellow"/>
        </w:rPr>
      </w:pPr>
      <w:r w:rsidRPr="00A53132">
        <w:rPr>
          <w:rFonts w:ascii="Arial" w:hAnsi="Arial" w:cs="Arial"/>
          <w:b/>
          <w:highlight w:val="yellow"/>
        </w:rPr>
        <w:t xml:space="preserve">SPECIFIC: </w:t>
      </w:r>
      <w:r w:rsidRPr="00A53132">
        <w:rPr>
          <w:rFonts w:ascii="Arial" w:hAnsi="Arial" w:cs="Arial"/>
          <w:highlight w:val="yellow"/>
        </w:rPr>
        <w:t>The project’s specific objective is to reduce the average time from symptom onset to diagnosis of cancer by 20% within the next 12 months.</w:t>
      </w:r>
    </w:p>
    <w:p w14:paraId="5A5B9CB5"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MEASURABLE:</w:t>
      </w:r>
      <w:r w:rsidRPr="004E509D">
        <w:rPr>
          <w:rFonts w:ascii="Arial" w:hAnsi="Arial" w:cs="Arial"/>
        </w:rPr>
        <w:t xml:space="preserve"> </w:t>
      </w:r>
      <w:r w:rsidRPr="00A53132">
        <w:rPr>
          <w:rFonts w:ascii="Arial" w:hAnsi="Arial" w:cs="Arial"/>
          <w:highlight w:val="yellow"/>
        </w:rPr>
        <w:t>The project’s success will be measured by tracking the average time taken between the onset of symptoms and diagnosis, both before and after the CDSS was implemented. Through data analysis, the 20% reduction target will be monitored monthly.</w:t>
      </w:r>
    </w:p>
    <w:p w14:paraId="0797C4FE" w14:textId="77777777" w:rsidR="00ED7927" w:rsidRPr="004E509D" w:rsidRDefault="00ED7927" w:rsidP="00ED7927">
      <w:pPr>
        <w:ind w:left="646" w:right="646"/>
        <w:jc w:val="both"/>
        <w:rPr>
          <w:rFonts w:ascii="Arial" w:hAnsi="Arial" w:cs="Arial"/>
        </w:rPr>
      </w:pPr>
    </w:p>
    <w:p w14:paraId="646CF3B3" w14:textId="518E6296"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ACHIEVABLE:</w:t>
      </w:r>
      <w:r w:rsidRPr="004E509D">
        <w:rPr>
          <w:rFonts w:ascii="Arial" w:hAnsi="Arial" w:cs="Arial"/>
        </w:rPr>
        <w:t xml:space="preserve"> </w:t>
      </w:r>
      <w:r w:rsidRPr="00A53132">
        <w:rPr>
          <w:rFonts w:ascii="Arial" w:hAnsi="Arial" w:cs="Arial"/>
          <w:highlight w:val="yellow"/>
        </w:rPr>
        <w:t xml:space="preserve">The objective can be achieved through the implementation of a CDSS, specifically designed for </w:t>
      </w:r>
      <w:r w:rsidR="00BA51E1">
        <w:rPr>
          <w:rFonts w:ascii="Arial" w:hAnsi="Arial" w:cs="Arial"/>
          <w:highlight w:val="yellow"/>
        </w:rPr>
        <w:t>health practitioners</w:t>
      </w:r>
      <w:r w:rsidRPr="00A53132">
        <w:rPr>
          <w:rFonts w:ascii="Arial" w:hAnsi="Arial" w:cs="Arial"/>
          <w:highlight w:val="yellow"/>
        </w:rPr>
        <w:t>, which will streamline the diagnostic procedure, provide healthcare professionals with evidence-based decision support, and facilitate timely referrals and intervals</w:t>
      </w:r>
      <w:r w:rsidRPr="004E509D">
        <w:rPr>
          <w:rFonts w:ascii="Arial" w:hAnsi="Arial" w:cs="Arial"/>
        </w:rPr>
        <w:t>.</w:t>
      </w:r>
    </w:p>
    <w:p w14:paraId="42CE1968" w14:textId="77777777" w:rsidR="00ED7927" w:rsidRPr="004E509D" w:rsidRDefault="00ED7927" w:rsidP="00ED7927">
      <w:pPr>
        <w:ind w:left="646" w:right="646"/>
        <w:jc w:val="both"/>
        <w:rPr>
          <w:rFonts w:ascii="Arial" w:hAnsi="Arial" w:cs="Arial"/>
        </w:rPr>
      </w:pPr>
    </w:p>
    <w:p w14:paraId="77B17C86"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REALISTIC:</w:t>
      </w:r>
      <w:r w:rsidRPr="004E509D">
        <w:rPr>
          <w:rFonts w:ascii="Arial" w:hAnsi="Arial" w:cs="Arial"/>
        </w:rPr>
        <w:t xml:space="preserve"> Given the potential benefits of CDSS in improving diagnostic efficiency and patient outcomes, achieving a 20% reduction in the average time to diagnosis is a reasonable and feasible project target.</w:t>
      </w:r>
    </w:p>
    <w:p w14:paraId="6F032766" w14:textId="77777777" w:rsidR="00ED7927" w:rsidRPr="004E509D" w:rsidRDefault="00ED7927" w:rsidP="00ED7927">
      <w:pPr>
        <w:ind w:left="646" w:right="646"/>
        <w:jc w:val="both"/>
        <w:rPr>
          <w:rFonts w:ascii="Arial" w:hAnsi="Arial" w:cs="Arial"/>
        </w:rPr>
      </w:pPr>
    </w:p>
    <w:p w14:paraId="36DCF915" w14:textId="5CB0923B" w:rsidR="00ED7927" w:rsidRPr="00A53132" w:rsidRDefault="00ED7927" w:rsidP="00BE1B43">
      <w:pPr>
        <w:numPr>
          <w:ilvl w:val="0"/>
          <w:numId w:val="7"/>
        </w:numPr>
        <w:ind w:left="646" w:right="646"/>
        <w:jc w:val="both"/>
        <w:rPr>
          <w:rFonts w:ascii="Arial" w:hAnsi="Arial" w:cs="Arial"/>
          <w:highlight w:val="yellow"/>
        </w:rPr>
      </w:pPr>
      <w:r w:rsidRPr="004E509D">
        <w:rPr>
          <w:rFonts w:ascii="Arial" w:hAnsi="Arial" w:cs="Arial"/>
          <w:b/>
        </w:rPr>
        <w:t>TIMELY:</w:t>
      </w:r>
      <w:r w:rsidRPr="004E509D">
        <w:rPr>
          <w:rFonts w:ascii="Arial" w:hAnsi="Arial" w:cs="Arial"/>
        </w:rPr>
        <w:t xml:space="preserve"> </w:t>
      </w:r>
      <w:r w:rsidRPr="00A53132">
        <w:rPr>
          <w:rFonts w:ascii="Arial" w:hAnsi="Arial" w:cs="Arial"/>
          <w:highlight w:val="yellow"/>
        </w:rPr>
        <w:t>The project timeline spans 12 months, beginning in July 2025, beginning in July 2025, providing ample time for the implementation and evaluation of the CDSS. Ongoing evaluations and adjustments will ensure timely achievement of the goal.</w:t>
      </w:r>
    </w:p>
    <w:p w14:paraId="5C4B958B" w14:textId="631C2547" w:rsidR="00ED7927" w:rsidRPr="00244881" w:rsidRDefault="004C40C7" w:rsidP="00D830EF">
      <w:pPr>
        <w:pStyle w:val="Heading2"/>
        <w:ind w:firstLine="286"/>
      </w:pPr>
      <w:bookmarkStart w:id="16" w:name="_Toc180071975"/>
      <w:r>
        <w:t>5</w:t>
      </w:r>
      <w:r w:rsidR="00ED7927">
        <w:t>.2 DECISION-MAKING CRITERIA</w:t>
      </w:r>
      <w:bookmarkEnd w:id="16"/>
    </w:p>
    <w:p w14:paraId="42A7C3F2" w14:textId="79F88EE3" w:rsidR="00ED7927" w:rsidRPr="00ED7927" w:rsidRDefault="00ED7927" w:rsidP="00ED7927">
      <w:pPr>
        <w:ind w:left="646" w:right="646"/>
        <w:jc w:val="both"/>
        <w:rPr>
          <w:rFonts w:ascii="Arial" w:hAnsi="Arial" w:cs="Arial"/>
        </w:rPr>
      </w:pPr>
      <w:r w:rsidRPr="00C35CFC">
        <w:rPr>
          <w:rFonts w:ascii="Arial" w:hAnsi="Arial" w:cs="Arial"/>
        </w:rPr>
        <w:t>The option chosen takes into consideration mainly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 With this application, it will help both patients and doctors see the potential symptoms for the cancer that a patient has.</w:t>
      </w:r>
    </w:p>
    <w:p w14:paraId="3914E744" w14:textId="1966916E" w:rsidR="00ED7927" w:rsidRDefault="00ED7927" w:rsidP="00ED7927">
      <w:pPr>
        <w:pStyle w:val="Caption"/>
        <w:keepNext/>
      </w:pPr>
      <w:r>
        <w:lastRenderedPageBreak/>
        <w:t xml:space="preserve">Table </w:t>
      </w:r>
      <w:fldSimple w:instr=" SEQ Table \* ARABIC ">
        <w:r w:rsidR="00BA51E1">
          <w:rPr>
            <w:noProof/>
          </w:rPr>
          <w:t>2</w:t>
        </w:r>
      </w:fldSimple>
      <w:r>
        <w:t>: Decision Matrix - Delay in cancer diagnosis</w:t>
      </w:r>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C81033">
        <w:trPr>
          <w:trHeight w:val="338"/>
        </w:trPr>
        <w:tc>
          <w:tcPr>
            <w:tcW w:w="9016" w:type="dxa"/>
            <w:gridSpan w:val="6"/>
          </w:tcPr>
          <w:p w14:paraId="71F8F910" w14:textId="77777777" w:rsidR="00ED7927" w:rsidRPr="00B42F73" w:rsidRDefault="00ED7927" w:rsidP="00C81033">
            <w:pPr>
              <w:jc w:val="center"/>
              <w:rPr>
                <w:b/>
                <w:bCs/>
              </w:rPr>
            </w:pPr>
            <w:r w:rsidRPr="00B42F73">
              <w:rPr>
                <w:b/>
                <w:bCs/>
              </w:rPr>
              <w:t>Decision Matrix: Delay in cancer diagnosis</w:t>
            </w:r>
          </w:p>
        </w:tc>
      </w:tr>
      <w:tr w:rsidR="00ED7927" w14:paraId="36C89BFD" w14:textId="77777777" w:rsidTr="00C810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C81033">
            <w:r>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67F2C01C"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C81033">
            <w:r>
              <w:t xml:space="preserve">Practical </w:t>
            </w:r>
          </w:p>
          <w:p w14:paraId="7C108647" w14:textId="77777777" w:rsidR="00ED7927" w:rsidRDefault="00ED7927" w:rsidP="00C81033">
            <w:r>
              <w:t>Feasibility</w:t>
            </w:r>
          </w:p>
          <w:p w14:paraId="20FC5D63" w14:textId="77777777" w:rsidR="00ED7927" w:rsidRDefault="00ED7927" w:rsidP="00C81033">
            <w:pPr>
              <w:jc w:val="center"/>
            </w:pPr>
            <w:r>
              <w:t>3</w:t>
            </w:r>
          </w:p>
        </w:tc>
        <w:tc>
          <w:tcPr>
            <w:tcW w:w="1502" w:type="dxa"/>
            <w:vMerge w:val="restart"/>
            <w:tcBorders>
              <w:top w:val="single" w:sz="12" w:space="0" w:color="auto"/>
            </w:tcBorders>
          </w:tcPr>
          <w:p w14:paraId="0C9761BB" w14:textId="77777777" w:rsidR="00ED7927" w:rsidRDefault="00ED7927" w:rsidP="00C81033">
            <w:r>
              <w:t>User-Friendliness</w:t>
            </w:r>
          </w:p>
          <w:p w14:paraId="268CF058" w14:textId="77777777" w:rsidR="00ED7927" w:rsidRDefault="00ED7927" w:rsidP="00C81033">
            <w:pPr>
              <w:jc w:val="center"/>
            </w:pPr>
            <w:r>
              <w:t>2</w:t>
            </w:r>
          </w:p>
        </w:tc>
        <w:tc>
          <w:tcPr>
            <w:tcW w:w="1575" w:type="dxa"/>
            <w:vMerge w:val="restart"/>
            <w:tcBorders>
              <w:top w:val="single" w:sz="12" w:space="0" w:color="auto"/>
            </w:tcBorders>
          </w:tcPr>
          <w:p w14:paraId="07ED164C" w14:textId="77777777" w:rsidR="00ED7927" w:rsidRDefault="00ED7927" w:rsidP="00C81033">
            <w:r>
              <w:t>Impact on Quality Management</w:t>
            </w:r>
          </w:p>
          <w:p w14:paraId="2D7D092C" w14:textId="77777777" w:rsidR="00ED7927" w:rsidRDefault="00ED7927" w:rsidP="00C81033">
            <w:pPr>
              <w:jc w:val="center"/>
            </w:pPr>
            <w:r>
              <w:t>5</w:t>
            </w:r>
          </w:p>
        </w:tc>
        <w:tc>
          <w:tcPr>
            <w:tcW w:w="1490" w:type="dxa"/>
            <w:vMerge w:val="restart"/>
            <w:tcBorders>
              <w:top w:val="single" w:sz="12" w:space="0" w:color="auto"/>
              <w:right w:val="single" w:sz="12" w:space="0" w:color="auto"/>
            </w:tcBorders>
          </w:tcPr>
          <w:p w14:paraId="30D5B33A" w14:textId="77777777" w:rsidR="00ED7927" w:rsidRDefault="00ED7927" w:rsidP="00C81033">
            <w:r>
              <w:t>Data Security and privacy</w:t>
            </w:r>
          </w:p>
          <w:p w14:paraId="11499489" w14:textId="77777777" w:rsidR="00ED7927" w:rsidRDefault="00ED7927" w:rsidP="00C81033">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C81033"/>
        </w:tc>
      </w:tr>
      <w:tr w:rsidR="00ED7927" w14:paraId="44F3EF03" w14:textId="77777777" w:rsidTr="00C810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C81033"/>
          <w:p w14:paraId="48B69ED6" w14:textId="77777777" w:rsidR="00ED7927" w:rsidRDefault="00ED7927" w:rsidP="00C81033">
            <w:r>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E60C61"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C81033"/>
        </w:tc>
        <w:tc>
          <w:tcPr>
            <w:tcW w:w="1502" w:type="dxa"/>
            <w:vMerge/>
          </w:tcPr>
          <w:p w14:paraId="7072DD67" w14:textId="77777777" w:rsidR="00ED7927" w:rsidRDefault="00ED7927" w:rsidP="00C81033"/>
        </w:tc>
        <w:tc>
          <w:tcPr>
            <w:tcW w:w="1575" w:type="dxa"/>
            <w:vMerge/>
          </w:tcPr>
          <w:p w14:paraId="01A4B0D5" w14:textId="77777777" w:rsidR="00ED7927" w:rsidRDefault="00ED7927" w:rsidP="00C81033"/>
        </w:tc>
        <w:tc>
          <w:tcPr>
            <w:tcW w:w="1490" w:type="dxa"/>
            <w:vMerge/>
            <w:tcBorders>
              <w:right w:val="single" w:sz="12" w:space="0" w:color="auto"/>
            </w:tcBorders>
          </w:tcPr>
          <w:p w14:paraId="26208AF6" w14:textId="77777777" w:rsidR="00ED7927" w:rsidRDefault="00ED7927" w:rsidP="00C81033"/>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C81033"/>
        </w:tc>
      </w:tr>
      <w:tr w:rsidR="00ED7927" w14:paraId="6C553D5D" w14:textId="77777777" w:rsidTr="00C810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C81033">
            <w:r>
              <w:t>Worsening symptoms</w:t>
            </w:r>
          </w:p>
        </w:tc>
        <w:tc>
          <w:tcPr>
            <w:tcW w:w="1491" w:type="dxa"/>
          </w:tcPr>
          <w:p w14:paraId="71D13B74" w14:textId="77777777" w:rsidR="00ED7927" w:rsidRDefault="00ED7927" w:rsidP="00C81033">
            <w:r>
              <w:t>3 x 3 = 9</w:t>
            </w:r>
          </w:p>
        </w:tc>
        <w:tc>
          <w:tcPr>
            <w:tcW w:w="1502" w:type="dxa"/>
          </w:tcPr>
          <w:p w14:paraId="02E2BEB1" w14:textId="77777777" w:rsidR="00ED7927" w:rsidRDefault="00ED7927" w:rsidP="00C81033">
            <w:r>
              <w:t>2 x 2 = 4</w:t>
            </w:r>
          </w:p>
        </w:tc>
        <w:tc>
          <w:tcPr>
            <w:tcW w:w="1575" w:type="dxa"/>
          </w:tcPr>
          <w:p w14:paraId="4FBA2EFE" w14:textId="77777777" w:rsidR="00ED7927" w:rsidRDefault="00ED7927" w:rsidP="00C81033">
            <w:r>
              <w:t>3 x 5 = 15</w:t>
            </w:r>
          </w:p>
        </w:tc>
        <w:tc>
          <w:tcPr>
            <w:tcW w:w="1490" w:type="dxa"/>
          </w:tcPr>
          <w:p w14:paraId="34A9A3F0" w14:textId="77777777" w:rsidR="00ED7927" w:rsidRDefault="00ED7927" w:rsidP="00C81033">
            <w:r>
              <w:t>2 x 4 = 8</w:t>
            </w:r>
          </w:p>
        </w:tc>
        <w:tc>
          <w:tcPr>
            <w:tcW w:w="1465" w:type="dxa"/>
            <w:tcBorders>
              <w:top w:val="single" w:sz="12" w:space="0" w:color="auto"/>
              <w:right w:val="single" w:sz="12" w:space="0" w:color="auto"/>
            </w:tcBorders>
          </w:tcPr>
          <w:p w14:paraId="6B02FA9D" w14:textId="77777777" w:rsidR="00ED7927" w:rsidRDefault="00ED7927" w:rsidP="00C81033">
            <w:r>
              <w:t>36</w:t>
            </w:r>
          </w:p>
        </w:tc>
      </w:tr>
      <w:tr w:rsidR="00ED7927" w14:paraId="71FA1724" w14:textId="77777777" w:rsidTr="00C810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C81033">
            <w:r>
              <w:t>Extended pain and suffering</w:t>
            </w:r>
          </w:p>
        </w:tc>
        <w:tc>
          <w:tcPr>
            <w:tcW w:w="1491" w:type="dxa"/>
          </w:tcPr>
          <w:p w14:paraId="6EEDA762" w14:textId="77777777" w:rsidR="00ED7927" w:rsidRDefault="00ED7927" w:rsidP="00C81033">
            <w:r>
              <w:t>Medium –</w:t>
            </w:r>
          </w:p>
          <w:p w14:paraId="2E3B6020" w14:textId="77777777" w:rsidR="00ED7927" w:rsidRDefault="00ED7927" w:rsidP="00C81033">
            <w:r>
              <w:t>Real-time updates and monitoring of patient conditions</w:t>
            </w:r>
          </w:p>
          <w:p w14:paraId="36E3797A" w14:textId="77777777" w:rsidR="00ED7927" w:rsidRDefault="00ED7927" w:rsidP="00C81033">
            <w:r>
              <w:t>2 x 3= 6</w:t>
            </w:r>
          </w:p>
        </w:tc>
        <w:tc>
          <w:tcPr>
            <w:tcW w:w="1502" w:type="dxa"/>
          </w:tcPr>
          <w:p w14:paraId="4FB80C98" w14:textId="77777777" w:rsidR="00ED7927" w:rsidRDefault="00ED7927" w:rsidP="00C81033">
            <w:r>
              <w:t>1 x 2 = 2</w:t>
            </w:r>
          </w:p>
        </w:tc>
        <w:tc>
          <w:tcPr>
            <w:tcW w:w="1575" w:type="dxa"/>
          </w:tcPr>
          <w:p w14:paraId="62C803CD" w14:textId="77777777" w:rsidR="00ED7927" w:rsidRDefault="00ED7927" w:rsidP="00C81033">
            <w:r>
              <w:t>2 = 5 = 10</w:t>
            </w:r>
          </w:p>
        </w:tc>
        <w:tc>
          <w:tcPr>
            <w:tcW w:w="1490" w:type="dxa"/>
          </w:tcPr>
          <w:p w14:paraId="2E46AE7C" w14:textId="77777777" w:rsidR="00ED7927" w:rsidRDefault="00ED7927" w:rsidP="00C81033">
            <w:r>
              <w:t>1 x 4 = 4</w:t>
            </w:r>
          </w:p>
        </w:tc>
        <w:tc>
          <w:tcPr>
            <w:tcW w:w="1465" w:type="dxa"/>
            <w:tcBorders>
              <w:right w:val="single" w:sz="12" w:space="0" w:color="auto"/>
            </w:tcBorders>
          </w:tcPr>
          <w:p w14:paraId="68A08ACF" w14:textId="77777777" w:rsidR="00ED7927" w:rsidRDefault="00ED7927" w:rsidP="00C81033">
            <w:r>
              <w:t>22</w:t>
            </w:r>
          </w:p>
        </w:tc>
      </w:tr>
      <w:tr w:rsidR="00ED7927" w14:paraId="41F58C88" w14:textId="77777777" w:rsidTr="00C810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C81033">
            <w:r>
              <w:t>Emotional suffering</w:t>
            </w:r>
          </w:p>
        </w:tc>
        <w:tc>
          <w:tcPr>
            <w:tcW w:w="1491" w:type="dxa"/>
          </w:tcPr>
          <w:p w14:paraId="717DC58B" w14:textId="77777777" w:rsidR="00ED7927" w:rsidRDefault="00ED7927" w:rsidP="00C81033">
            <w:r>
              <w:t>2 x 3 = 6</w:t>
            </w:r>
          </w:p>
        </w:tc>
        <w:tc>
          <w:tcPr>
            <w:tcW w:w="1502" w:type="dxa"/>
          </w:tcPr>
          <w:p w14:paraId="01105C7D" w14:textId="77777777" w:rsidR="00ED7927" w:rsidRDefault="00ED7927" w:rsidP="00C81033">
            <w:r>
              <w:t>2 x 2 = 4</w:t>
            </w:r>
          </w:p>
        </w:tc>
        <w:tc>
          <w:tcPr>
            <w:tcW w:w="1575" w:type="dxa"/>
          </w:tcPr>
          <w:p w14:paraId="6BB8C59B" w14:textId="77777777" w:rsidR="00ED7927" w:rsidRDefault="00ED7927" w:rsidP="00C81033">
            <w:r>
              <w:t>3 x 5 = 15</w:t>
            </w:r>
          </w:p>
        </w:tc>
        <w:tc>
          <w:tcPr>
            <w:tcW w:w="1490" w:type="dxa"/>
          </w:tcPr>
          <w:p w14:paraId="2A81ACDE" w14:textId="77777777" w:rsidR="00ED7927" w:rsidRDefault="00ED7927" w:rsidP="00C81033">
            <w:r>
              <w:t>3 x 4 = 12</w:t>
            </w:r>
          </w:p>
        </w:tc>
        <w:tc>
          <w:tcPr>
            <w:tcW w:w="1465" w:type="dxa"/>
            <w:tcBorders>
              <w:right w:val="single" w:sz="12" w:space="0" w:color="auto"/>
            </w:tcBorders>
          </w:tcPr>
          <w:p w14:paraId="4BD192B2" w14:textId="77777777" w:rsidR="00ED7927" w:rsidRDefault="00ED7927" w:rsidP="00C81033">
            <w:r>
              <w:t>37</w:t>
            </w:r>
          </w:p>
        </w:tc>
      </w:tr>
      <w:tr w:rsidR="00ED7927" w14:paraId="5B80C428" w14:textId="77777777" w:rsidTr="00C8103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C81033">
            <w:r>
              <w:t>Increased mortality risk</w:t>
            </w:r>
          </w:p>
        </w:tc>
        <w:tc>
          <w:tcPr>
            <w:tcW w:w="1491" w:type="dxa"/>
            <w:tcBorders>
              <w:bottom w:val="single" w:sz="12" w:space="0" w:color="auto"/>
            </w:tcBorders>
          </w:tcPr>
          <w:p w14:paraId="6BFD52F4" w14:textId="77777777" w:rsidR="00ED7927" w:rsidRDefault="00ED7927" w:rsidP="00C81033">
            <w:r>
              <w:t>3 x 3 = 9</w:t>
            </w:r>
          </w:p>
        </w:tc>
        <w:tc>
          <w:tcPr>
            <w:tcW w:w="1502" w:type="dxa"/>
            <w:tcBorders>
              <w:bottom w:val="single" w:sz="12" w:space="0" w:color="auto"/>
            </w:tcBorders>
          </w:tcPr>
          <w:p w14:paraId="70643B5F" w14:textId="77777777" w:rsidR="00ED7927" w:rsidRDefault="00ED7927" w:rsidP="00C81033">
            <w:r>
              <w:t>3 x 2 = 6</w:t>
            </w:r>
          </w:p>
        </w:tc>
        <w:tc>
          <w:tcPr>
            <w:tcW w:w="1575" w:type="dxa"/>
            <w:tcBorders>
              <w:bottom w:val="single" w:sz="12" w:space="0" w:color="auto"/>
            </w:tcBorders>
          </w:tcPr>
          <w:p w14:paraId="50469888" w14:textId="77777777" w:rsidR="00ED7927" w:rsidRDefault="00ED7927" w:rsidP="00C81033">
            <w:r>
              <w:t>3 x 5 = 15</w:t>
            </w:r>
          </w:p>
        </w:tc>
        <w:tc>
          <w:tcPr>
            <w:tcW w:w="1490" w:type="dxa"/>
            <w:tcBorders>
              <w:bottom w:val="single" w:sz="12" w:space="0" w:color="auto"/>
            </w:tcBorders>
          </w:tcPr>
          <w:p w14:paraId="3F567E56" w14:textId="77777777" w:rsidR="00ED7927" w:rsidRDefault="00ED7927" w:rsidP="00C81033">
            <w:r>
              <w:t>1 x 4 = 4</w:t>
            </w:r>
          </w:p>
        </w:tc>
        <w:tc>
          <w:tcPr>
            <w:tcW w:w="1465" w:type="dxa"/>
            <w:tcBorders>
              <w:bottom w:val="single" w:sz="12" w:space="0" w:color="auto"/>
              <w:right w:val="single" w:sz="12" w:space="0" w:color="auto"/>
            </w:tcBorders>
          </w:tcPr>
          <w:p w14:paraId="7439766A" w14:textId="77777777" w:rsidR="00ED7927" w:rsidRDefault="00ED7927" w:rsidP="00C81033">
            <w:r>
              <w:t>34</w:t>
            </w:r>
          </w:p>
        </w:tc>
      </w:tr>
    </w:tbl>
    <w:p w14:paraId="75F211E9" w14:textId="77777777" w:rsidR="00ED7927" w:rsidRDefault="00ED7927" w:rsidP="00ED7927">
      <w:r w:rsidRPr="004B4DE3">
        <w:rPr>
          <w:b/>
          <w:bCs/>
        </w:rPr>
        <w:t>Method 1</w:t>
      </w:r>
      <w:r>
        <w:t xml:space="preserve">: </w:t>
      </w:r>
      <w:r w:rsidRPr="004B4DE3">
        <w:rPr>
          <w:u w:val="single"/>
        </w:rPr>
        <w:t>Rating scale for the criteria</w:t>
      </w:r>
    </w:p>
    <w:p w14:paraId="62A6209D" w14:textId="77777777" w:rsidR="00ED7927" w:rsidRDefault="00ED7927" w:rsidP="00ED7927">
      <w:r>
        <w:t>1, 2, 3, 4, 5 (1 = low to 5 = great)</w:t>
      </w:r>
    </w:p>
    <w:p w14:paraId="1A3E0260" w14:textId="77777777" w:rsidR="00ED7927" w:rsidRPr="004B4DE3" w:rsidRDefault="00ED7927" w:rsidP="00ED7927">
      <w:pPr>
        <w:rPr>
          <w:u w:val="single"/>
        </w:rPr>
      </w:pPr>
      <w:r w:rsidRPr="004B4DE3">
        <w:rPr>
          <w:b/>
          <w:bCs/>
        </w:rPr>
        <w:t>Method 2</w:t>
      </w:r>
      <w:r>
        <w:t xml:space="preserve">: </w:t>
      </w:r>
      <w:r w:rsidRPr="004B4DE3">
        <w:rPr>
          <w:u w:val="single"/>
        </w:rPr>
        <w:t>Rating scale for the problem</w:t>
      </w:r>
    </w:p>
    <w:p w14:paraId="57EDE076" w14:textId="77777777" w:rsidR="00ED7927" w:rsidRDefault="00ED7927" w:rsidP="00ED7927">
      <w:r>
        <w:t>1, 2, 3 (1 = low, 2 = medium, 3 = high)</w:t>
      </w:r>
    </w:p>
    <w:p w14:paraId="5BC8E290" w14:textId="77777777" w:rsidR="00ED7927" w:rsidRDefault="00ED7927" w:rsidP="00ED7927"/>
    <w:p w14:paraId="44A88408" w14:textId="77777777" w:rsidR="00ED7927" w:rsidRPr="00AC63F1" w:rsidRDefault="00ED7927" w:rsidP="00ED7927"/>
    <w:p w14:paraId="0FDDF8F5" w14:textId="77777777" w:rsidR="00ED7927" w:rsidRDefault="00ED7927" w:rsidP="00ED7927">
      <w:pPr>
        <w:rPr>
          <w:rFonts w:ascii="Arial" w:hAnsi="Arial" w:cs="Arial"/>
        </w:rPr>
      </w:pPr>
    </w:p>
    <w:p w14:paraId="51A47E82" w14:textId="77777777" w:rsidR="00ED7927" w:rsidRDefault="00ED7927" w:rsidP="00ED7927">
      <w:pPr>
        <w:ind w:left="646" w:right="646"/>
        <w:jc w:val="both"/>
        <w:rPr>
          <w:rFonts w:ascii="Arial" w:hAnsi="Arial" w:cs="Arial"/>
        </w:rPr>
      </w:pPr>
      <w:r w:rsidRPr="00C35CFC">
        <w:rPr>
          <w:rFonts w:ascii="Arial" w:hAnsi="Arial" w:cs="Arial"/>
        </w:rPr>
        <w:t>For the table above it was found that emotional suffering scored the highest. Therefore, when designing the system, it would be best to take into consideration how this would be solved.</w:t>
      </w:r>
    </w:p>
    <w:p w14:paraId="2467A7F9" w14:textId="498332EF" w:rsidR="00ED7927" w:rsidRDefault="004C40C7" w:rsidP="00D830EF">
      <w:pPr>
        <w:pStyle w:val="Heading2"/>
      </w:pPr>
      <w:bookmarkStart w:id="17" w:name="_Toc180071976"/>
      <w:r>
        <w:t>5</w:t>
      </w:r>
      <w:r w:rsidR="00ED7927">
        <w:t>.</w:t>
      </w:r>
      <w:r>
        <w:t>3</w:t>
      </w:r>
      <w:r w:rsidR="00ED7927" w:rsidRPr="004E509D">
        <w:t xml:space="preserve"> </w:t>
      </w:r>
      <w:r w:rsidR="00ED7927">
        <w:t>POSSIBLE SOLUTIONS AND OPTIONS</w:t>
      </w:r>
      <w:bookmarkEnd w:id="17"/>
    </w:p>
    <w:p w14:paraId="37A3C018" w14:textId="77777777" w:rsidR="00ED7927" w:rsidRPr="008C26B5" w:rsidRDefault="00ED7927" w:rsidP="00ED7927">
      <w:pPr>
        <w:spacing w:line="360" w:lineRule="auto"/>
        <w:ind w:left="646" w:right="646"/>
        <w:jc w:val="both"/>
        <w:rPr>
          <w:rFonts w:ascii="Arial" w:hAnsi="Arial" w:cs="Arial"/>
        </w:rPr>
      </w:pPr>
      <w:r>
        <w:rPr>
          <w:rFonts w:ascii="Arial" w:hAnsi="Arial" w:cs="Arial"/>
        </w:rPr>
        <w:t xml:space="preserve">To address time constraints when diagnosing patients who are unfamiliar with cancer treatment, the solutions proposed will improve upon the existing diagnostic process. </w:t>
      </w:r>
    </w:p>
    <w:p w14:paraId="200D1AE2" w14:textId="77777777" w:rsidR="00ED7927" w:rsidRPr="008C26B5" w:rsidRDefault="00ED7927" w:rsidP="00ED7927">
      <w:pPr>
        <w:spacing w:line="360" w:lineRule="auto"/>
        <w:ind w:left="646" w:right="646"/>
        <w:jc w:val="both"/>
        <w:rPr>
          <w:rFonts w:ascii="Arial" w:hAnsi="Arial" w:cs="Arial"/>
        </w:rPr>
      </w:pPr>
      <w:r w:rsidRPr="008C26B5">
        <w:rPr>
          <w:rFonts w:ascii="Arial" w:hAnsi="Arial" w:cs="Arial"/>
        </w:rPr>
        <w:t>By keeping medical practitioners especially nurses</w:t>
      </w:r>
      <w:r>
        <w:rPr>
          <w:rFonts w:ascii="Arial" w:hAnsi="Arial" w:cs="Arial"/>
        </w:rPr>
        <w:t>,</w:t>
      </w:r>
      <w:r w:rsidRPr="008C26B5">
        <w:rPr>
          <w:rFonts w:ascii="Arial" w:hAnsi="Arial" w:cs="Arial"/>
        </w:rPr>
        <w:t xml:space="preserve"> informed on current developments in cancer research, a CDSS will help bring a better understanding </w:t>
      </w:r>
      <w:r>
        <w:rPr>
          <w:rFonts w:ascii="Arial" w:hAnsi="Arial" w:cs="Arial"/>
        </w:rPr>
        <w:t>of</w:t>
      </w:r>
      <w:r w:rsidRPr="008C26B5">
        <w:rPr>
          <w:rFonts w:ascii="Arial" w:hAnsi="Arial" w:cs="Arial"/>
        </w:rPr>
        <w:t xml:space="preserve"> all possible cancer symptoms. It also helps deal with the possibility of patient errors in terms of providing the symptoms that they have noticed themselves. A misinterpretation of symptoms, improperly </w:t>
      </w:r>
      <w:r w:rsidRPr="008C26B5">
        <w:rPr>
          <w:rFonts w:ascii="Arial" w:hAnsi="Arial" w:cs="Arial"/>
        </w:rPr>
        <w:lastRenderedPageBreak/>
        <w:t xml:space="preserve">conducted tests and failure to 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ED7927">
      <w:pPr>
        <w:spacing w:line="360" w:lineRule="auto"/>
        <w:ind w:left="646" w:right="646"/>
        <w:jc w:val="both"/>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1398F052"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6D4845D7"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08AC30F6"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ED7927">
      <w:pPr>
        <w:ind w:left="646" w:right="646"/>
        <w:jc w:val="both"/>
        <w:rPr>
          <w:rFonts w:ascii="Arial" w:hAnsi="Arial" w:cs="Arial"/>
        </w:rPr>
      </w:pPr>
    </w:p>
    <w:p w14:paraId="4C83AA84" w14:textId="77777777" w:rsidR="00ED7927" w:rsidRPr="004E509D" w:rsidRDefault="00ED7927" w:rsidP="00ED7927">
      <w:pPr>
        <w:ind w:left="646" w:right="646"/>
        <w:jc w:val="both"/>
        <w:rPr>
          <w:rFonts w:ascii="Arial" w:hAnsi="Arial" w:cs="Arial"/>
          <w:lang w:val="en-US"/>
        </w:rPr>
      </w:pPr>
    </w:p>
    <w:p w14:paraId="5BD9F0B1" w14:textId="77777777" w:rsidR="00ED7927" w:rsidRPr="00412CDC" w:rsidRDefault="00ED7927" w:rsidP="00412CDC">
      <w:pPr>
        <w:ind w:left="646" w:right="646"/>
        <w:jc w:val="both"/>
        <w:rPr>
          <w:rFonts w:ascii="Arial" w:hAnsi="Arial" w:cs="Arial"/>
          <w:lang w:val="en-US"/>
        </w:rPr>
      </w:pPr>
    </w:p>
    <w:p w14:paraId="1CDF9874" w14:textId="082173A2" w:rsidR="00EB52D6" w:rsidRPr="00EB52D6" w:rsidRDefault="00EB52D6" w:rsidP="00EB52D6">
      <w:pPr>
        <w:spacing w:line="360" w:lineRule="auto"/>
        <w:rPr>
          <w:rFonts w:ascii="Arial" w:hAnsi="Arial" w:cs="Arial"/>
        </w:rPr>
        <w:sectPr w:rsidR="00EB52D6" w:rsidRPr="00EB52D6" w:rsidSect="00E55100">
          <w:pgSz w:w="11906" w:h="16838"/>
          <w:pgMar w:top="1440" w:right="1440" w:bottom="1440" w:left="1440" w:header="708" w:footer="708" w:gutter="0"/>
          <w:pgNumType w:start="0"/>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C81033">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C81033">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18" w:name="_Hlk174981522"/>
            <w:r w:rsidRPr="008C26B5">
              <w:rPr>
                <w:rFonts w:ascii="Arial" w:eastAsia="Arial Unicode MS" w:hAnsi="Arial" w:cs="Arial"/>
                <w:b/>
                <w:bCs/>
                <w:sz w:val="18"/>
                <w:szCs w:val="18"/>
                <w:lang w:val="en-US"/>
              </w:rPr>
              <w:t>Notify symptom matches</w:t>
            </w:r>
            <w:bookmarkEnd w:id="18"/>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C81033">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C81033">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C81033">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C81033">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C81033">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C81033">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C81033">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C81033">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C81033">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C81033">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C81033">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C81033">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C81033">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C81033">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C81033">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C81033">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C81033">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C81033">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C81033">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C81033">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C81033">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C81033">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C81033">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C81033">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Member 5: Nxam Asemahle</w:t>
            </w:r>
          </w:p>
        </w:tc>
      </w:tr>
      <w:tr w:rsidR="00EB135A" w:rsidRPr="008C26B5" w14:paraId="659B48F3" w14:textId="77777777" w:rsidTr="00C81033">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C81033">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C81033">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C81033">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C81033">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073796ED" w14:textId="77777777" w:rsidR="00A0188D" w:rsidRDefault="00A0188D" w:rsidP="00ED7927">
      <w:pPr>
        <w:rPr>
          <w:rFonts w:ascii="Arial" w:hAnsi="Arial" w:cs="Arial"/>
        </w:rPr>
      </w:pPr>
    </w:p>
    <w:p w14:paraId="05E094F9" w14:textId="77777777" w:rsidR="00ED7927" w:rsidRDefault="00ED7927" w:rsidP="00ED7927">
      <w:pPr>
        <w:rPr>
          <w:rFonts w:ascii="Arial" w:hAnsi="Arial" w:cs="Arial"/>
        </w:rPr>
      </w:pPr>
    </w:p>
    <w:p w14:paraId="68FBEC30" w14:textId="77777777" w:rsidR="00ED7927" w:rsidRPr="008C26B5" w:rsidRDefault="00ED7927" w:rsidP="00ED7927">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4320D1B" w:rsidR="004C40C7" w:rsidRPr="001867E8" w:rsidRDefault="004C40C7" w:rsidP="00D830EF">
      <w:pPr>
        <w:pStyle w:val="Heading2"/>
        <w:rPr>
          <w:lang w:val="en-US"/>
        </w:rPr>
      </w:pPr>
      <w:bookmarkStart w:id="19" w:name="_Toc180071977"/>
      <w:r>
        <w:rPr>
          <w:lang w:val="en-US"/>
        </w:rPr>
        <w:lastRenderedPageBreak/>
        <w:t>5.4</w:t>
      </w:r>
      <w:r w:rsidR="00D830EF">
        <w:rPr>
          <w:lang w:val="en-US"/>
        </w:rPr>
        <w:t xml:space="preserve"> </w:t>
      </w:r>
      <w:r>
        <w:rPr>
          <w:lang w:val="en-US"/>
        </w:rPr>
        <w:t>SELECTION OF THE BEST SOLUTION</w:t>
      </w:r>
      <w:bookmarkEnd w:id="19"/>
    </w:p>
    <w:p w14:paraId="34C80CD3" w14:textId="77777777" w:rsidR="004C40C7" w:rsidRDefault="004C40C7" w:rsidP="004C40C7">
      <w:pPr>
        <w:ind w:left="646" w:right="646"/>
        <w:jc w:val="both"/>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4C40C7">
      <w:pPr>
        <w:ind w:left="646" w:right="646"/>
        <w:jc w:val="both"/>
        <w:rPr>
          <w:rFonts w:ascii="Arial" w:hAnsi="Arial" w:cs="Arial"/>
        </w:rPr>
      </w:pPr>
    </w:p>
    <w:p w14:paraId="2A5AF391" w14:textId="77777777" w:rsidR="004C40C7" w:rsidRPr="001867E8" w:rsidRDefault="004C40C7" w:rsidP="004C40C7">
      <w:pPr>
        <w:ind w:left="646" w:right="646"/>
        <w:jc w:val="both"/>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4C40C7">
      <w:pPr>
        <w:ind w:right="646"/>
        <w:jc w:val="both"/>
        <w:rPr>
          <w:rFonts w:ascii="Arial" w:hAnsi="Arial" w:cs="Arial"/>
        </w:rPr>
      </w:pPr>
    </w:p>
    <w:p w14:paraId="3D2FD752" w14:textId="7F1D64AD" w:rsidR="00880152" w:rsidRPr="00C11F4C" w:rsidRDefault="00D830EF" w:rsidP="00D830EF">
      <w:pPr>
        <w:pStyle w:val="Heading2"/>
        <w:numPr>
          <w:ilvl w:val="1"/>
          <w:numId w:val="1"/>
        </w:numPr>
        <w:ind w:left="426" w:hanging="426"/>
      </w:pPr>
      <w:r>
        <w:t xml:space="preserve"> </w:t>
      </w:r>
      <w:bookmarkStart w:id="20" w:name="_Toc180071978"/>
      <w:r w:rsidR="00880152" w:rsidRPr="00C11F4C">
        <w:t>PRE-IMPLEMENTATION OF THE SOLUTION</w:t>
      </w:r>
      <w:bookmarkEnd w:id="20"/>
    </w:p>
    <w:p w14:paraId="4F73DA1E" w14:textId="683E3BE7" w:rsidR="00C11F4C" w:rsidRPr="00C11F4C" w:rsidRDefault="00C11F4C" w:rsidP="00C11F4C">
      <w:pPr>
        <w:pStyle w:val="ListParagraph"/>
        <w:ind w:right="646"/>
        <w:jc w:val="both"/>
        <w:rPr>
          <w:rFonts w:ascii="Arial" w:hAnsi="Arial" w:cs="Arial"/>
        </w:rPr>
      </w:pPr>
      <w:r w:rsidRPr="00C11F4C">
        <w:rPr>
          <w:rFonts w:ascii="Arial" w:hAnsi="Arial" w:cs="Arial"/>
        </w:rPr>
        <w:t xml:space="preserve">In this pre-implementation section, we outline the purpose and functionality of the app, designed to help </w:t>
      </w:r>
      <w:r w:rsidRPr="00092CA7">
        <w:rPr>
          <w:rFonts w:ascii="Arial" w:hAnsi="Arial" w:cs="Arial"/>
          <w:highlight w:val="yellow"/>
        </w:rPr>
        <w:t>p</w:t>
      </w:r>
      <w:r w:rsidR="00BE46AA">
        <w:rPr>
          <w:rFonts w:ascii="Arial" w:hAnsi="Arial" w:cs="Arial"/>
          <w:highlight w:val="yellow"/>
        </w:rPr>
        <w:t>ractitioners diagnose</w:t>
      </w:r>
      <w:r w:rsidR="00BE46AA">
        <w:rPr>
          <w:rFonts w:ascii="Arial" w:hAnsi="Arial" w:cs="Arial"/>
        </w:rPr>
        <w:t xml:space="preserve"> </w:t>
      </w:r>
      <w:r w:rsidRPr="00C11F4C">
        <w:rPr>
          <w:rFonts w:ascii="Arial" w:hAnsi="Arial" w:cs="Arial"/>
        </w:rPr>
        <w:t xml:space="preserve">by analysing symptoms and providing the highest probability of potential cancer types. Based on the symptoms entered, the app recommends possible solutions or </w:t>
      </w:r>
      <w:r w:rsidR="0044079F">
        <w:rPr>
          <w:rFonts w:ascii="Arial" w:hAnsi="Arial" w:cs="Arial"/>
        </w:rPr>
        <w:t>treatment methods</w:t>
      </w:r>
      <w:r w:rsidRPr="00C11F4C">
        <w:rPr>
          <w:rFonts w:ascii="Arial" w:hAnsi="Arial" w:cs="Arial"/>
        </w:rPr>
        <w:t>, assisting patients concerned about their health risks, particularly those seeking early cancer detection. Key features include symptom input, cancer probability results, treatment recommendations, and the ability to schedule appointments with specialists.</w:t>
      </w:r>
    </w:p>
    <w:p w14:paraId="2A839514" w14:textId="77777777" w:rsidR="00C11F4C" w:rsidRPr="00C11F4C" w:rsidRDefault="00C11F4C" w:rsidP="00C11F4C">
      <w:pPr>
        <w:pStyle w:val="ListParagraph"/>
        <w:ind w:right="646"/>
        <w:jc w:val="both"/>
        <w:rPr>
          <w:rFonts w:ascii="Arial" w:hAnsi="Arial" w:cs="Arial"/>
        </w:rPr>
      </w:pPr>
    </w:p>
    <w:p w14:paraId="14FAF47D" w14:textId="16B57C96" w:rsidR="00C11F4C" w:rsidRPr="00C11F4C" w:rsidRDefault="00C11F4C" w:rsidP="00C11F4C">
      <w:pPr>
        <w:pStyle w:val="ListParagraph"/>
        <w:ind w:right="646"/>
        <w:jc w:val="both"/>
        <w:rPr>
          <w:rFonts w:ascii="Arial" w:hAnsi="Arial" w:cs="Arial"/>
        </w:rPr>
      </w:pPr>
      <w:r w:rsidRPr="00C11F4C">
        <w:rPr>
          <w:rFonts w:ascii="Arial" w:hAnsi="Arial" w:cs="Arial"/>
        </w:rPr>
        <w:t xml:space="preserve">The user journey begins with a welcoming screen that offers a brief introduction to the app. After clicking </w:t>
      </w:r>
      <w:r w:rsidR="00D830EF">
        <w:rPr>
          <w:rFonts w:ascii="Arial" w:hAnsi="Arial" w:cs="Arial"/>
        </w:rPr>
        <w:t>“</w:t>
      </w:r>
      <w:r w:rsidRPr="00C11F4C">
        <w:rPr>
          <w:rFonts w:ascii="Arial" w:hAnsi="Arial" w:cs="Arial"/>
        </w:rPr>
        <w:t>Next,</w:t>
      </w:r>
      <w:r w:rsidR="00D830EF">
        <w:rPr>
          <w:rFonts w:ascii="Arial" w:hAnsi="Arial" w:cs="Arial"/>
        </w:rPr>
        <w:t>”</w:t>
      </w:r>
      <w:r w:rsidRPr="00C11F4C">
        <w:rPr>
          <w:rFonts w:ascii="Arial" w:hAnsi="Arial" w:cs="Arial"/>
        </w:rPr>
        <w:t xml:space="preserve"> users are directed to the login screen, where they can log in or create a new account. Upon successful login or signup, they are taken to a phone number verification page. Collecting details like phone number, email, and username is essential for securing accounts, enabling password recovery, and ensuring personalized communication, which builds trust and enhances security.</w:t>
      </w:r>
    </w:p>
    <w:p w14:paraId="7A82192D" w14:textId="77777777" w:rsidR="00C11F4C" w:rsidRPr="00C11F4C" w:rsidRDefault="00C11F4C" w:rsidP="00C11F4C">
      <w:pPr>
        <w:pStyle w:val="ListParagraph"/>
        <w:ind w:right="646"/>
        <w:jc w:val="both"/>
        <w:rPr>
          <w:rFonts w:ascii="Arial" w:hAnsi="Arial" w:cs="Arial"/>
        </w:rPr>
      </w:pPr>
    </w:p>
    <w:p w14:paraId="6C0CD545" w14:textId="77777777" w:rsidR="00C11F4C" w:rsidRPr="00C11F4C" w:rsidRDefault="00C11F4C" w:rsidP="00C11F4C">
      <w:pPr>
        <w:pStyle w:val="ListParagraph"/>
        <w:ind w:right="646"/>
        <w:jc w:val="both"/>
        <w:rPr>
          <w:rFonts w:ascii="Arial" w:hAnsi="Arial" w:cs="Arial"/>
        </w:rPr>
      </w:pPr>
      <w:r w:rsidRPr="00C11F4C">
        <w:rPr>
          <w:rFonts w:ascii="Arial" w:hAnsi="Arial" w:cs="Arial"/>
        </w:rPr>
        <w:lastRenderedPageBreak/>
        <w:t>Once verified, users reach the home page, the central hub for all services. Here, they can select options such as diagnosis, results, treatment recommendations, specialists, and scheduling. The page also features a calendar displaying upcoming appointments, allowing users to effortlessly manage their healthcare activities.</w:t>
      </w:r>
    </w:p>
    <w:p w14:paraId="435EB712" w14:textId="77777777" w:rsidR="00C11F4C" w:rsidRPr="00C11F4C" w:rsidRDefault="00C11F4C" w:rsidP="00C11F4C">
      <w:pPr>
        <w:pStyle w:val="ListParagraph"/>
        <w:ind w:right="646"/>
        <w:jc w:val="both"/>
        <w:rPr>
          <w:rFonts w:ascii="Arial" w:hAnsi="Arial" w:cs="Arial"/>
        </w:rPr>
      </w:pPr>
    </w:p>
    <w:p w14:paraId="23A202E2" w14:textId="3D69C395" w:rsidR="00C11F4C" w:rsidRPr="00C11F4C" w:rsidRDefault="00C11F4C" w:rsidP="00C11F4C">
      <w:pPr>
        <w:pStyle w:val="ListParagraph"/>
        <w:ind w:right="646"/>
        <w:jc w:val="both"/>
        <w:rPr>
          <w:rFonts w:ascii="Arial" w:hAnsi="Arial" w:cs="Arial"/>
        </w:rPr>
      </w:pPr>
      <w:r w:rsidRPr="00C11F4C">
        <w:rPr>
          <w:rFonts w:ascii="Arial" w:hAnsi="Arial" w:cs="Arial"/>
        </w:rPr>
        <w:t xml:space="preserve">The diagnosis screen enables </w:t>
      </w:r>
      <w:r w:rsidR="0044079F">
        <w:rPr>
          <w:rFonts w:ascii="Arial" w:hAnsi="Arial" w:cs="Arial"/>
        </w:rPr>
        <w:t>practitioners</w:t>
      </w:r>
      <w:r w:rsidRPr="00C11F4C">
        <w:rPr>
          <w:rFonts w:ascii="Arial" w:hAnsi="Arial" w:cs="Arial"/>
        </w:rPr>
        <w:t xml:space="preserve"> to select symptoms and then proceed through detailed questions, including yes/no answers, symptom timelines, and a pain intensity scale. This step-by-step process ensures a thorough collection of information, which is confirmed by the user to support accurate diagnosis.</w:t>
      </w:r>
    </w:p>
    <w:p w14:paraId="19556DAC" w14:textId="77777777" w:rsidR="00C11F4C" w:rsidRPr="00C11F4C" w:rsidRDefault="00C11F4C" w:rsidP="00C11F4C">
      <w:pPr>
        <w:pStyle w:val="ListParagraph"/>
        <w:ind w:right="646"/>
        <w:jc w:val="both"/>
        <w:rPr>
          <w:rFonts w:ascii="Arial" w:hAnsi="Arial" w:cs="Arial"/>
        </w:rPr>
      </w:pPr>
    </w:p>
    <w:p w14:paraId="6BBECAE7" w14:textId="6680BCC5" w:rsidR="00120DC5" w:rsidRDefault="00C11F4C" w:rsidP="00C11F4C">
      <w:pPr>
        <w:pStyle w:val="ListParagraph"/>
        <w:ind w:right="646"/>
        <w:jc w:val="both"/>
        <w:rPr>
          <w:rFonts w:ascii="Arial" w:hAnsi="Arial" w:cs="Arial"/>
        </w:rPr>
      </w:pPr>
      <w:r w:rsidRPr="00C11F4C">
        <w:rPr>
          <w:rFonts w:ascii="Arial" w:hAnsi="Arial" w:cs="Arial"/>
        </w:rPr>
        <w:t xml:space="preserve">The result screen displays cancer probabilities through visually appealing graphs showing percentages. A </w:t>
      </w:r>
      <w:r w:rsidR="00D830EF">
        <w:rPr>
          <w:rFonts w:ascii="Arial" w:hAnsi="Arial" w:cs="Arial"/>
        </w:rPr>
        <w:t>“</w:t>
      </w:r>
      <w:r w:rsidRPr="00C11F4C">
        <w:rPr>
          <w:rFonts w:ascii="Arial" w:hAnsi="Arial" w:cs="Arial"/>
        </w:rPr>
        <w:t>Recommendation</w:t>
      </w:r>
      <w:r w:rsidR="00D830EF">
        <w:rPr>
          <w:rFonts w:ascii="Arial" w:hAnsi="Arial" w:cs="Arial"/>
        </w:rPr>
        <w:t>”</w:t>
      </w:r>
      <w:r w:rsidRPr="00C11F4C">
        <w:rPr>
          <w:rFonts w:ascii="Arial" w:hAnsi="Arial" w:cs="Arial"/>
        </w:rPr>
        <w:t xml:space="preserve"> button leads users to further options, including nearby specialists and detailed, graphically presented testing methods. Users can then navigate to the specialist screen, which provides information on specialist roles, contact details, and availability. Finally, the scheduling screen allows users to book appointments with specialists directly, helping them take actionable steps based on their diagnosis results.</w:t>
      </w:r>
    </w:p>
    <w:p w14:paraId="0434E3B2" w14:textId="77777777" w:rsidR="00FD0F92" w:rsidRDefault="00FD0F92" w:rsidP="00C11F4C">
      <w:pPr>
        <w:pStyle w:val="ListParagraph"/>
        <w:ind w:right="646"/>
        <w:jc w:val="both"/>
        <w:rPr>
          <w:rFonts w:ascii="Arial" w:hAnsi="Arial" w:cs="Arial"/>
        </w:rPr>
      </w:pPr>
    </w:p>
    <w:p w14:paraId="046A4C86" w14:textId="51D52985" w:rsidR="00FD0F92" w:rsidRDefault="00FD0F92" w:rsidP="00C11F4C">
      <w:pPr>
        <w:pStyle w:val="ListParagraph"/>
        <w:ind w:right="646"/>
        <w:jc w:val="both"/>
        <w:rPr>
          <w:rFonts w:ascii="Arial" w:hAnsi="Arial" w:cs="Arial"/>
        </w:rPr>
      </w:pPr>
      <w:r>
        <w:rPr>
          <w:rFonts w:ascii="Arial" w:hAnsi="Arial" w:cs="Arial"/>
        </w:rPr>
        <w:t>A questionnaire</w:t>
      </w:r>
      <w:r w:rsidR="0001626C">
        <w:rPr>
          <w:rFonts w:ascii="Arial" w:hAnsi="Arial" w:cs="Arial"/>
        </w:rPr>
        <w:t xml:space="preserve"> (</w:t>
      </w:r>
      <w:r w:rsidR="0001626C">
        <w:rPr>
          <w:rFonts w:ascii="Arial" w:hAnsi="Arial" w:cs="Arial"/>
        </w:rPr>
        <w:fldChar w:fldCharType="begin"/>
      </w:r>
      <w:r w:rsidR="0001626C">
        <w:rPr>
          <w:rFonts w:ascii="Arial" w:hAnsi="Arial" w:cs="Arial"/>
        </w:rPr>
        <w:instrText xml:space="preserve"> REF _Ref177087165 \h </w:instrText>
      </w:r>
      <w:r w:rsidR="0001626C">
        <w:rPr>
          <w:rFonts w:ascii="Arial" w:hAnsi="Arial" w:cs="Arial"/>
        </w:rPr>
      </w:r>
      <w:r w:rsidR="0001626C">
        <w:rPr>
          <w:rFonts w:ascii="Arial" w:hAnsi="Arial" w:cs="Arial"/>
        </w:rPr>
        <w:fldChar w:fldCharType="separate"/>
      </w:r>
      <w:r w:rsidR="0001626C">
        <w:t>Annexure A</w:t>
      </w:r>
      <w:r w:rsidR="0001626C">
        <w:rPr>
          <w:rFonts w:ascii="Arial" w:hAnsi="Arial" w:cs="Arial"/>
        </w:rPr>
        <w:fldChar w:fldCharType="end"/>
      </w:r>
      <w:r w:rsidR="0001626C">
        <w:rPr>
          <w:rFonts w:ascii="Arial" w:hAnsi="Arial" w:cs="Arial"/>
        </w:rPr>
        <w:t>)</w:t>
      </w:r>
      <w:r>
        <w:rPr>
          <w:rFonts w:ascii="Arial" w:hAnsi="Arial" w:cs="Arial"/>
        </w:rPr>
        <w:t xml:space="preserve"> was </w:t>
      </w:r>
      <w:r w:rsidR="00A72A16">
        <w:rPr>
          <w:rFonts w:ascii="Arial" w:hAnsi="Arial" w:cs="Arial"/>
        </w:rPr>
        <w:t xml:space="preserve">also made for gathering more information on whether practitioners have made use of a similar system before in their career. The questionnaire can be answered in the format of an interview, or after </w:t>
      </w:r>
      <w:r w:rsidR="00812613">
        <w:rPr>
          <w:rFonts w:ascii="Arial" w:hAnsi="Arial" w:cs="Arial"/>
        </w:rPr>
        <w:t xml:space="preserve">the practitioner has made use of our implementation. </w:t>
      </w:r>
    </w:p>
    <w:p w14:paraId="0750EA94" w14:textId="326BC731" w:rsidR="00812613" w:rsidRDefault="00812613" w:rsidP="00C11F4C">
      <w:pPr>
        <w:pStyle w:val="ListParagraph"/>
        <w:ind w:right="646"/>
        <w:jc w:val="both"/>
        <w:rPr>
          <w:rFonts w:ascii="Arial" w:hAnsi="Arial" w:cs="Arial"/>
        </w:rPr>
      </w:pPr>
    </w:p>
    <w:p w14:paraId="1C738592" w14:textId="3B746990" w:rsidR="00D47D75" w:rsidRDefault="00D47D75" w:rsidP="00C11F4C">
      <w:pPr>
        <w:pStyle w:val="ListParagraph"/>
        <w:ind w:right="646"/>
        <w:jc w:val="both"/>
        <w:rPr>
          <w:rFonts w:ascii="Arial" w:hAnsi="Arial" w:cs="Arial"/>
        </w:rPr>
      </w:pPr>
      <w:r>
        <w:rPr>
          <w:rFonts w:ascii="Arial" w:hAnsi="Arial" w:cs="Arial"/>
        </w:rPr>
        <w:t xml:space="preserve">The questionnaire can also be used as a form of feedback on the implementation. This will determine whether it can be seen as an effective method to support those in practise of oncology, or if such a system would have more downsides when being implemented. The main goal is to receive constructive feedback from those who </w:t>
      </w:r>
      <w:r w:rsidR="00481438">
        <w:rPr>
          <w:rFonts w:ascii="Arial" w:hAnsi="Arial" w:cs="Arial"/>
        </w:rPr>
        <w:t xml:space="preserve">have made use of our implementation. As well as interview those in the field of oncology where possible. </w:t>
      </w:r>
    </w:p>
    <w:p w14:paraId="782A3578" w14:textId="77777777" w:rsidR="00D47D75" w:rsidRDefault="00D47D75" w:rsidP="00C11F4C">
      <w:pPr>
        <w:pStyle w:val="ListParagraph"/>
        <w:ind w:right="646"/>
        <w:jc w:val="both"/>
        <w:rPr>
          <w:rFonts w:ascii="Arial" w:hAnsi="Arial" w:cs="Arial"/>
        </w:rPr>
      </w:pPr>
    </w:p>
    <w:p w14:paraId="0F90F0AE" w14:textId="16D80450" w:rsidR="00812613" w:rsidRDefault="00D47D75" w:rsidP="00C11F4C">
      <w:pPr>
        <w:pStyle w:val="ListParagraph"/>
        <w:ind w:right="646"/>
        <w:jc w:val="both"/>
        <w:rPr>
          <w:rFonts w:ascii="Arial" w:hAnsi="Arial" w:cs="Arial"/>
        </w:rPr>
      </w:pPr>
      <w:r>
        <w:rPr>
          <w:rFonts w:ascii="Arial" w:hAnsi="Arial" w:cs="Arial"/>
        </w:rPr>
        <w:t xml:space="preserve"> </w:t>
      </w:r>
    </w:p>
    <w:p w14:paraId="28ABFECA" w14:textId="77777777" w:rsidR="00880152" w:rsidRDefault="00880152" w:rsidP="004C40C7">
      <w:pPr>
        <w:ind w:right="646"/>
        <w:jc w:val="both"/>
        <w:rPr>
          <w:rFonts w:ascii="Arial" w:hAnsi="Arial" w:cs="Arial"/>
        </w:rPr>
      </w:pPr>
    </w:p>
    <w:p w14:paraId="03FF389C" w14:textId="712B77D5" w:rsidR="00D32488" w:rsidRPr="004C40C7" w:rsidRDefault="005F1A54" w:rsidP="005F1A54">
      <w:pPr>
        <w:rPr>
          <w:rFonts w:ascii="Arial" w:hAnsi="Arial" w:cs="Arial"/>
        </w:rPr>
      </w:pPr>
      <w:r>
        <w:rPr>
          <w:rFonts w:ascii="Arial" w:hAnsi="Arial" w:cs="Arial"/>
        </w:rPr>
        <w:br w:type="page"/>
      </w:r>
    </w:p>
    <w:p w14:paraId="5C392D40" w14:textId="1A72AC3C" w:rsidR="004C40C7" w:rsidRDefault="004C40C7" w:rsidP="00D830EF">
      <w:pPr>
        <w:pStyle w:val="Heading2"/>
        <w:numPr>
          <w:ilvl w:val="1"/>
          <w:numId w:val="1"/>
        </w:numPr>
        <w:ind w:left="567" w:hanging="567"/>
        <w:rPr>
          <w:highlight w:val="yellow"/>
        </w:rPr>
      </w:pPr>
      <w:bookmarkStart w:id="21" w:name="_Toc180071979"/>
      <w:r w:rsidRPr="00BE1B43">
        <w:rPr>
          <w:highlight w:val="yellow"/>
        </w:rPr>
        <w:lastRenderedPageBreak/>
        <w:t>IMPLEMENTATION OF THE SOLUTION</w:t>
      </w:r>
      <w:bookmarkEnd w:id="21"/>
    </w:p>
    <w:p w14:paraId="2EC73CA0" w14:textId="7960703C" w:rsidR="00D32488" w:rsidRDefault="0074243C" w:rsidP="00D32488">
      <w:pPr>
        <w:ind w:left="646"/>
      </w:pPr>
      <w:r>
        <w:t>The implementation was conducted in two parts, the use of a questionnaire and testing of the high-fidelity prototype. The group members were not given permission to test the prototype within the oncology wards for neither public nor private hospitals. Therefore, testing was done among the nursing students in an interview setting, as well as one nursing staff member who works at Livingstone hospital as a stoma therapist.</w:t>
      </w:r>
      <w:r w:rsidR="009A482B">
        <w:t xml:space="preserve"> The nursing students had 3 years working experience, and the staff member had 10+ years’ experience.</w:t>
      </w:r>
      <w:r>
        <w:t xml:space="preserve"> The interview included the answering of the questionnaire (Annexure A).</w:t>
      </w:r>
    </w:p>
    <w:p w14:paraId="148E2C2F" w14:textId="3CF04CF1" w:rsidR="0074243C" w:rsidRPr="00D830EF" w:rsidRDefault="0074243C" w:rsidP="00D830EF">
      <w:pPr>
        <w:pStyle w:val="Heading3"/>
        <w:ind w:firstLine="646"/>
        <w:rPr>
          <w:b/>
          <w:bCs/>
          <w:i/>
          <w:iCs/>
        </w:rPr>
      </w:pPr>
      <w:bookmarkStart w:id="22" w:name="_Toc180071980"/>
      <w:r w:rsidRPr="00D830EF">
        <w:rPr>
          <w:b/>
          <w:bCs/>
          <w:i/>
          <w:iCs/>
        </w:rPr>
        <w:t>Questionnaire</w:t>
      </w:r>
      <w:bookmarkEnd w:id="22"/>
    </w:p>
    <w:p w14:paraId="2F5C079E" w14:textId="75B21421" w:rsidR="0074243C" w:rsidRDefault="0074243C" w:rsidP="0074243C">
      <w:pPr>
        <w:ind w:left="709" w:hanging="709"/>
      </w:pPr>
      <w:r>
        <w:tab/>
        <w:t xml:space="preserve">The questionnaire was answered after the testing of the prototype. </w:t>
      </w:r>
      <w:r w:rsidR="009A482B">
        <w:t xml:space="preserve">It consisted the answering of a table with checkboxes based off the </w:t>
      </w:r>
      <w:proofErr w:type="gramStart"/>
      <w:r w:rsidR="009A482B">
        <w:t>nurses</w:t>
      </w:r>
      <w:proofErr w:type="gramEnd"/>
      <w:r w:rsidR="009A482B">
        <w:t xml:space="preserve"> opinions. The nurses were then able to fill in long questions on whether they think the system can be implemented effectively, or if they have any concerns. For each statement from the table (Annexure A), the nurses answered for the following</w:t>
      </w:r>
      <w:r w:rsidR="00151E7C">
        <w:t>:</w:t>
      </w:r>
    </w:p>
    <w:p w14:paraId="31925FC5" w14:textId="5A649E03" w:rsidR="009A482B" w:rsidRDefault="009A482B" w:rsidP="009A482B">
      <w:pPr>
        <w:pStyle w:val="ListParagraph"/>
        <w:numPr>
          <w:ilvl w:val="0"/>
          <w:numId w:val="16"/>
        </w:numPr>
      </w:pPr>
      <w:r>
        <w:t>None had experience using a CDSS in practise</w:t>
      </w:r>
    </w:p>
    <w:p w14:paraId="0E96A7BF" w14:textId="347062AA" w:rsidR="009A482B" w:rsidRDefault="00172C63" w:rsidP="009A482B">
      <w:pPr>
        <w:pStyle w:val="ListParagraph"/>
        <w:numPr>
          <w:ilvl w:val="0"/>
          <w:numId w:val="16"/>
        </w:numPr>
      </w:pPr>
      <w:r>
        <w:t>All agreed that a CDSS would help deliver quality care, two strongly agreeing to the statement</w:t>
      </w:r>
    </w:p>
    <w:p w14:paraId="67051CC7" w14:textId="2528AC19" w:rsidR="00172C63" w:rsidRDefault="00172C63" w:rsidP="009A482B">
      <w:pPr>
        <w:pStyle w:val="ListParagraph"/>
        <w:numPr>
          <w:ilvl w:val="0"/>
          <w:numId w:val="16"/>
        </w:numPr>
      </w:pPr>
      <w:r>
        <w:t>In terms of the easiness in implementing the system, two remained neutral and one agreed to it. The rest disagreed and figured it would be difficult.</w:t>
      </w:r>
    </w:p>
    <w:p w14:paraId="6B5F99AF" w14:textId="74DABCC0" w:rsidR="00172C63" w:rsidRDefault="00172C63" w:rsidP="009A482B">
      <w:pPr>
        <w:pStyle w:val="ListParagraph"/>
        <w:numPr>
          <w:ilvl w:val="0"/>
          <w:numId w:val="16"/>
        </w:numPr>
      </w:pPr>
      <w:r>
        <w:t>All agreed that the system would have a positive impact on the decision-making process</w:t>
      </w:r>
    </w:p>
    <w:p w14:paraId="2A1A925D" w14:textId="5116B373" w:rsidR="00172C63" w:rsidRDefault="00172C63" w:rsidP="009A482B">
      <w:pPr>
        <w:pStyle w:val="ListParagraph"/>
        <w:numPr>
          <w:ilvl w:val="0"/>
          <w:numId w:val="16"/>
        </w:numPr>
      </w:pPr>
      <w:r>
        <w:t>All agreed this will be helpful when engaging with patients’ treatment plans.</w:t>
      </w:r>
    </w:p>
    <w:p w14:paraId="39E97113" w14:textId="55E2B7CD" w:rsidR="00557BEB" w:rsidRDefault="00907376" w:rsidP="00B56053">
      <w:pPr>
        <w:ind w:left="720"/>
      </w:pPr>
      <w:r>
        <w:t>The answering of the general questions addressed some of the nurses’ concerns.</w:t>
      </w:r>
      <w:r w:rsidR="00151E7C">
        <w:t xml:space="preserve"> These questions covered the scope of recommending the CDSS to the risks and feasibility of implementation. The following is a summary on how the questions were answered: </w:t>
      </w:r>
    </w:p>
    <w:p w14:paraId="1AFD0EE7" w14:textId="77777777" w:rsidR="00557BEB" w:rsidRDefault="00907376" w:rsidP="00151E7C">
      <w:pPr>
        <w:pStyle w:val="ListParagraph"/>
        <w:numPr>
          <w:ilvl w:val="0"/>
          <w:numId w:val="18"/>
        </w:numPr>
        <w:ind w:left="1418" w:hanging="284"/>
      </w:pPr>
      <w:r>
        <w:t xml:space="preserve">Such as the willingness of the staff to change and be trained to use the system, training and how cost effective it will be, whether it will be for public or private hospitals and how secure is patient data being stored. </w:t>
      </w:r>
    </w:p>
    <w:p w14:paraId="774CDFE1" w14:textId="77777777" w:rsidR="00557BEB" w:rsidRDefault="00557BEB" w:rsidP="00151E7C">
      <w:pPr>
        <w:pStyle w:val="ListParagraph"/>
        <w:ind w:left="1418" w:hanging="284"/>
      </w:pPr>
    </w:p>
    <w:p w14:paraId="33FEA794" w14:textId="77777777" w:rsidR="00557BEB" w:rsidRDefault="00557BEB" w:rsidP="00151E7C">
      <w:pPr>
        <w:pStyle w:val="ListParagraph"/>
        <w:numPr>
          <w:ilvl w:val="0"/>
          <w:numId w:val="18"/>
        </w:numPr>
        <w:ind w:left="1418" w:hanging="284"/>
      </w:pPr>
      <w:r>
        <w:t xml:space="preserve">Most of the 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Default="00557BEB" w:rsidP="00151E7C">
      <w:pPr>
        <w:pStyle w:val="ListParagraph"/>
        <w:ind w:left="1418" w:hanging="284"/>
      </w:pPr>
    </w:p>
    <w:p w14:paraId="7A5C7D6C" w14:textId="5B35A4C3" w:rsidR="00B56053" w:rsidRDefault="00557BEB" w:rsidP="00151E7C">
      <w:pPr>
        <w:pStyle w:val="ListParagraph"/>
        <w:numPr>
          <w:ilvl w:val="0"/>
          <w:numId w:val="18"/>
        </w:numPr>
        <w:ind w:left="1418" w:hanging="284"/>
      </w:pPr>
      <w:r>
        <w:lastRenderedPageBreak/>
        <w:t>All agreed that there would be a steep learning curve among the older nurses, specifically in public hospitals as well where technology is not utilized as much.</w:t>
      </w:r>
    </w:p>
    <w:p w14:paraId="15478C08" w14:textId="77777777" w:rsidR="00C27602" w:rsidRDefault="00C27602" w:rsidP="00151E7C">
      <w:pPr>
        <w:pStyle w:val="ListParagraph"/>
        <w:ind w:left="1418" w:hanging="284"/>
      </w:pPr>
    </w:p>
    <w:p w14:paraId="38C9156B" w14:textId="043FE349" w:rsidR="00C27602" w:rsidRDefault="00C27602" w:rsidP="00151E7C">
      <w:pPr>
        <w:pStyle w:val="ListParagraph"/>
        <w:numPr>
          <w:ilvl w:val="0"/>
          <w:numId w:val="18"/>
        </w:numPr>
        <w:ind w:left="1418" w:hanging="284"/>
      </w:pPr>
      <w:r>
        <w:t>All the nursing students that were interviewed would recommend the CDSS to their colleagues while the staff member is more reluctant. This could be due to their colleagues being of a higher age group.</w:t>
      </w:r>
    </w:p>
    <w:p w14:paraId="57797D61" w14:textId="77777777" w:rsidR="00C27602" w:rsidRDefault="00C27602" w:rsidP="00151E7C">
      <w:pPr>
        <w:pStyle w:val="ListParagraph"/>
        <w:ind w:left="1418" w:hanging="284"/>
      </w:pPr>
    </w:p>
    <w:p w14:paraId="55451D14" w14:textId="03B122E1" w:rsidR="00C27602" w:rsidRDefault="00C27602" w:rsidP="00151E7C">
      <w:pPr>
        <w:pStyle w:val="ListParagraph"/>
        <w:numPr>
          <w:ilvl w:val="0"/>
          <w:numId w:val="18"/>
        </w:numPr>
        <w:ind w:left="1418" w:hanging="284"/>
      </w:pPr>
      <w:r>
        <w:t>There are concerns on the risks in leakage of patient data, lack of access to devices using the system, duration of implementation and system crashes. One of the main general risks or concerns encountered was on the accuracy of the information being presented to patients, this is an important issue as inaccurate data could lead to fatal mistakes.</w:t>
      </w:r>
    </w:p>
    <w:p w14:paraId="5D6D2C54" w14:textId="77777777" w:rsidR="00C27602" w:rsidRDefault="00C27602" w:rsidP="00151E7C">
      <w:pPr>
        <w:pStyle w:val="ListParagraph"/>
        <w:ind w:left="1418" w:hanging="284"/>
      </w:pPr>
    </w:p>
    <w:p w14:paraId="66837D5C" w14:textId="300E5C6B" w:rsidR="00C27602" w:rsidRDefault="00C27602" w:rsidP="00151E7C">
      <w:pPr>
        <w:pStyle w:val="ListParagraph"/>
        <w:numPr>
          <w:ilvl w:val="0"/>
          <w:numId w:val="18"/>
        </w:numPr>
        <w:ind w:left="1418" w:hanging="284"/>
      </w:pPr>
      <w:r>
        <w:t xml:space="preserve">All agreed that the system could be applied to more than just the oncology ward. Some of the suggestions included using it in primary health care, </w:t>
      </w:r>
      <w:r w:rsidR="00151E7C">
        <w:t>maternity ward and for general assessing mental health.</w:t>
      </w:r>
    </w:p>
    <w:p w14:paraId="2221607D" w14:textId="77777777" w:rsidR="00151E7C" w:rsidRDefault="00151E7C" w:rsidP="00151E7C">
      <w:pPr>
        <w:pStyle w:val="ListParagraph"/>
      </w:pPr>
    </w:p>
    <w:p w14:paraId="642CB4CF" w14:textId="34710AFF" w:rsidR="00151E7C" w:rsidRDefault="00151E7C" w:rsidP="00151E7C">
      <w:pPr>
        <w:ind w:left="720"/>
      </w:pPr>
      <w:r>
        <w:t xml:space="preserve">The interview of the nursing staff member was conducted on the </w:t>
      </w:r>
      <w:r w:rsidR="005154BB">
        <w:t>16</w:t>
      </w:r>
      <w:r w:rsidR="005154BB" w:rsidRPr="00151E7C">
        <w:rPr>
          <w:vertAlign w:val="superscript"/>
        </w:rPr>
        <w:t xml:space="preserve">th </w:t>
      </w:r>
      <w:r w:rsidR="008A4B8E">
        <w:t>August</w:t>
      </w:r>
      <w:r>
        <w:t xml:space="preserve"> 2024, and the interview of the nursing students was conducted on the 15</w:t>
      </w:r>
      <w:r w:rsidRPr="00151E7C">
        <w:rPr>
          <w:vertAlign w:val="superscript"/>
        </w:rPr>
        <w:t>th</w:t>
      </w:r>
      <w:r>
        <w:t xml:space="preserve"> October 2024. </w:t>
      </w:r>
      <w:r w:rsidR="008A4B8E">
        <w:t>Therefore,</w:t>
      </w:r>
      <w:r>
        <w:t xml:space="preserve"> the span of the pre-implementation and implementation took a total of 2 months.</w:t>
      </w:r>
    </w:p>
    <w:p w14:paraId="31134D47" w14:textId="77777777" w:rsidR="00172C63" w:rsidRDefault="00172C63" w:rsidP="00172C63">
      <w:pPr>
        <w:ind w:left="1068"/>
      </w:pPr>
    </w:p>
    <w:p w14:paraId="66186BD8" w14:textId="77777777" w:rsidR="00172C63" w:rsidRPr="0074243C" w:rsidRDefault="00172C63" w:rsidP="00172C63">
      <w:pPr>
        <w:ind w:left="1068"/>
      </w:pPr>
    </w:p>
    <w:p w14:paraId="43D89761" w14:textId="61870FBE" w:rsidR="004C40C7" w:rsidRPr="002067FF" w:rsidRDefault="004C40C7" w:rsidP="008A4B8E">
      <w:pPr>
        <w:pStyle w:val="Heading2"/>
        <w:numPr>
          <w:ilvl w:val="1"/>
          <w:numId w:val="1"/>
        </w:numPr>
        <w:ind w:left="567" w:hanging="567"/>
      </w:pPr>
      <w:bookmarkStart w:id="23" w:name="_Toc180071981"/>
      <w:r w:rsidRPr="002067FF">
        <w:t>EVALUATION</w:t>
      </w:r>
      <w:bookmarkEnd w:id="23"/>
    </w:p>
    <w:p w14:paraId="41BE0C2E" w14:textId="77777777" w:rsidR="00A3592F" w:rsidRDefault="00A3592F" w:rsidP="00A3592F">
      <w:pPr>
        <w:ind w:left="567"/>
      </w:pPr>
      <w:r w:rsidRPr="00A3592F">
        <w:t>The</w:t>
      </w:r>
      <w:r>
        <w:t xml:space="preserve"> goal of this QIP project was to show the impact a clinical decision support system (CDSS) would have if implemented within our healthcare facilities. Specifically in the oncology ward for either private or public hospitals. There were some challenges which hindered us from implementing fully, which is why we had to use a combination of testing the system in an interview setting and questionnaires. </w:t>
      </w:r>
    </w:p>
    <w:p w14:paraId="6F1D7556" w14:textId="4D0A7D1F" w:rsidR="008A4B8E" w:rsidRDefault="00A3592F" w:rsidP="00A3592F">
      <w:pPr>
        <w:ind w:left="567"/>
      </w:pPr>
      <w:r>
        <w:t>Therefore, the goal was only partially achieved with the information that was gathered from the questionnaires. This was due to some constraints when conducting the project. The valuable feedback from the nursing staff member and nursing students gave insight into the factors that would need to be considered when implementing, as well as recommendations or improvements.</w:t>
      </w:r>
    </w:p>
    <w:p w14:paraId="5FDA3F3E" w14:textId="408A9F6F" w:rsidR="00A3592F" w:rsidRDefault="00A3592F" w:rsidP="00C66A4B">
      <w:pPr>
        <w:pStyle w:val="Heading3"/>
        <w:ind w:firstLine="567"/>
      </w:pPr>
      <w:bookmarkStart w:id="24" w:name="_Toc180071982"/>
      <w:r>
        <w:lastRenderedPageBreak/>
        <w:t>Constraints</w:t>
      </w:r>
      <w:bookmarkEnd w:id="24"/>
    </w:p>
    <w:p w14:paraId="2B6E3DB9" w14:textId="77777777" w:rsidR="005154BB" w:rsidRDefault="00A3592F" w:rsidP="00A3592F">
      <w:pPr>
        <w:ind w:left="567"/>
      </w:pPr>
      <w:r>
        <w:t xml:space="preserve">One of the main issues encountered was not having permission to go into the hospitals. Since we did not have permission to carry out </w:t>
      </w:r>
      <w:r w:rsidR="003E7CE3">
        <w:t>the</w:t>
      </w:r>
      <w:r>
        <w:t xml:space="preserve"> </w:t>
      </w:r>
      <w:r w:rsidR="003E7CE3">
        <w:t>implementation from the nursing management, it overall affects the accuracy of the research due to the small dataset gathered. The nursing lecturer overseeing this project has been trying for months to get permission specifically for the BIT students, but it seems the head of the BIT faculty would also need to be involved to gain permission.</w:t>
      </w:r>
    </w:p>
    <w:p w14:paraId="556FE6A8" w14:textId="191EB434" w:rsidR="005154BB" w:rsidRDefault="00F270F9" w:rsidP="00A3592F">
      <w:pPr>
        <w:ind w:left="567"/>
      </w:pPr>
      <w:r>
        <w:rPr>
          <w:noProof/>
        </w:rPr>
        <mc:AlternateContent>
          <mc:Choice Requires="wpg">
            <w:drawing>
              <wp:anchor distT="0" distB="0" distL="114300" distR="114300" simplePos="0" relativeHeight="251716608" behindDoc="0" locked="0" layoutInCell="1" allowOverlap="1" wp14:anchorId="52DA2C86" wp14:editId="51F1C220">
                <wp:simplePos x="0" y="0"/>
                <wp:positionH relativeFrom="column">
                  <wp:posOffset>228600</wp:posOffset>
                </wp:positionH>
                <wp:positionV relativeFrom="paragraph">
                  <wp:posOffset>1130300</wp:posOffset>
                </wp:positionV>
                <wp:extent cx="5410200" cy="50749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5074920"/>
                          <a:chOff x="0" y="0"/>
                          <a:chExt cx="5158740" cy="4758690"/>
                        </a:xfrm>
                      </wpg:grpSpPr>
                      <pic:pic xmlns:pic="http://schemas.openxmlformats.org/drawingml/2006/picture">
                        <pic:nvPicPr>
                          <pic:cNvPr id="611048660"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4C77175" id="Group 63" o:spid="_x0000_s1026" style="position:absolute;margin-left:18pt;margin-top:89pt;width:426pt;height:399.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1"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2"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3" o:title=""/>
                </v:shape>
              </v:group>
            </w:pict>
          </mc:Fallback>
        </mc:AlternateContent>
      </w:r>
      <w:r w:rsidR="005154BB">
        <w:t>There was also a time-constraint and</w:t>
      </w:r>
      <w:r>
        <w:t xml:space="preserve"> conflicting</w:t>
      </w:r>
      <w:r w:rsidR="005154BB">
        <w:t xml:space="preserve"> module schedules which may have affected the outcome. Since some group members had different modules, not everyone was able to work at the same pace. Due to this there was a roadmap developed on the delegation of tasks in order to keep progress of the project.</w:t>
      </w:r>
      <w:r w:rsidR="009C650D">
        <w:t xml:space="preserve"> This allowed us to see if we were falling behind and how much left needs to be done. </w:t>
      </w:r>
    </w:p>
    <w:p w14:paraId="5521F74E" w14:textId="0572F25B" w:rsidR="009C650D" w:rsidRDefault="009C650D" w:rsidP="00A3592F">
      <w:pPr>
        <w:ind w:left="567"/>
      </w:pPr>
    </w:p>
    <w:p w14:paraId="776002F9" w14:textId="6EAF94C2" w:rsidR="00A3592F" w:rsidRDefault="003E7CE3" w:rsidP="00A3592F">
      <w:pPr>
        <w:ind w:left="567"/>
      </w:pPr>
      <w:r>
        <w:t xml:space="preserve"> </w:t>
      </w:r>
    </w:p>
    <w:p w14:paraId="45538CB9" w14:textId="1986FC8C" w:rsidR="005154BB" w:rsidRDefault="005154BB" w:rsidP="005154BB">
      <w:r>
        <w:tab/>
      </w:r>
    </w:p>
    <w:p w14:paraId="4ED8E945" w14:textId="225C56F5" w:rsidR="003E7CE3" w:rsidRPr="00A3592F" w:rsidRDefault="003E7CE3" w:rsidP="00A3592F">
      <w:pPr>
        <w:ind w:left="567"/>
      </w:pPr>
    </w:p>
    <w:p w14:paraId="5C4F97E2" w14:textId="01FC4947" w:rsidR="00A3592F" w:rsidRPr="00A3592F" w:rsidRDefault="00A3592F" w:rsidP="00A3592F">
      <w:r>
        <w:tab/>
      </w:r>
    </w:p>
    <w:p w14:paraId="5D7A3888" w14:textId="5530287C" w:rsidR="00A3592F" w:rsidRPr="00A3592F" w:rsidRDefault="00A3592F" w:rsidP="00A3592F"/>
    <w:p w14:paraId="4B2FA547" w14:textId="08797A94" w:rsidR="00A3592F" w:rsidRPr="00A3592F" w:rsidRDefault="00A3592F" w:rsidP="00A3592F">
      <w:pPr>
        <w:ind w:left="709"/>
      </w:pPr>
    </w:p>
    <w:p w14:paraId="7A1D5A62" w14:textId="10A62854" w:rsidR="004C40C7" w:rsidRPr="00BE1B43" w:rsidRDefault="004C40C7" w:rsidP="004C40C7">
      <w:pPr>
        <w:ind w:left="646"/>
        <w:rPr>
          <w:highlight w:val="yellow"/>
        </w:rPr>
      </w:pPr>
    </w:p>
    <w:p w14:paraId="4E7F2359" w14:textId="77777777" w:rsidR="00C66A4B" w:rsidRDefault="00F270F9" w:rsidP="00C66A4B">
      <w:pPr>
        <w:pStyle w:val="Heading3"/>
        <w:ind w:left="567"/>
      </w:pPr>
      <w:bookmarkStart w:id="25" w:name="_Toc180071983"/>
      <w:r>
        <w:rPr>
          <w:noProof/>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C81033" w:rsidRPr="000A369B" w:rsidRDefault="00C81033" w:rsidP="00BA51E1">
                            <w:pPr>
                              <w:pStyle w:val="Caption"/>
                              <w:rPr>
                                <w:noProof/>
                              </w:rPr>
                            </w:pPr>
                            <w:r>
                              <w:t xml:space="preserve">Figure </w:t>
                            </w:r>
                            <w:fldSimple w:instr=" SEQ Figure \* ARABIC ">
                              <w:r>
                                <w:rPr>
                                  <w:noProof/>
                                </w:rPr>
                                <w:t>1</w:t>
                              </w:r>
                            </w:fldSimple>
                            <w:r>
                              <w:t>: Gantt chart of QIP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8"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" stroked="f">
                <v:textbox style="mso-fit-shape-to-text:t" inset="0,0,0,0">
                  <w:txbxContent>
                    <w:p w14:paraId="3BBE62B2" w14:textId="0B8A64D0" w:rsidR="00C81033" w:rsidRPr="000A369B" w:rsidRDefault="00C81033" w:rsidP="00BA51E1">
                      <w:pPr>
                        <w:pStyle w:val="Caption"/>
                        <w:rPr>
                          <w:noProof/>
                        </w:rPr>
                      </w:pPr>
                      <w:r>
                        <w:t xml:space="preserve">Figure </w:t>
                      </w:r>
                      <w:fldSimple w:instr=" SEQ Figure \* ARABIC ">
                        <w:r>
                          <w:rPr>
                            <w:noProof/>
                          </w:rPr>
                          <w:t>1</w:t>
                        </w:r>
                      </w:fldSimple>
                      <w:r>
                        <w:t>: Gantt chart of QIP project</w:t>
                      </w:r>
                    </w:p>
                  </w:txbxContent>
                </v:textbox>
              </v:shape>
            </w:pict>
          </mc:Fallback>
        </mc:AlternateContent>
      </w:r>
      <w:r w:rsidR="008A4B8E">
        <w:rPr>
          <w:highlight w:val="yellow"/>
        </w:rPr>
        <w:br w:type="page"/>
      </w:r>
      <w:r w:rsidR="00C66A4B" w:rsidRPr="00C66A4B">
        <w:lastRenderedPageBreak/>
        <w:t>Recommendations</w:t>
      </w:r>
      <w:bookmarkEnd w:id="25"/>
    </w:p>
    <w:p w14:paraId="4E0CE5DF" w14:textId="116AFF6D" w:rsidR="00C66A4B" w:rsidRDefault="00C66A4B" w:rsidP="00C66A4B">
      <w:pPr>
        <w:pStyle w:val="ListParagraph"/>
        <w:ind w:left="567"/>
      </w:pPr>
      <w:r>
        <w:t xml:space="preserve">In terms of the implementation, i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Default="00C66A4B" w:rsidP="00C66A4B">
      <w:pPr>
        <w:pStyle w:val="ListParagraph"/>
      </w:pPr>
    </w:p>
    <w:p w14:paraId="2FD56AF9" w14:textId="6FBAAC16" w:rsidR="00C66A4B" w:rsidRDefault="00C66A4B" w:rsidP="00C66A4B">
      <w:pPr>
        <w:pStyle w:val="ListParagraph"/>
        <w:ind w:left="567"/>
      </w:pPr>
      <w:r>
        <w:t xml:space="preserve">We also recommend that there is more engagement from the BIT faculty and university in terms of the healthcare elective module. It would help gain permission for carrying out research in hospital wards for the QIP project as well as having BIT students at a more even ground to the nursing students. </w:t>
      </w:r>
    </w:p>
    <w:p w14:paraId="7524F532" w14:textId="77777777" w:rsidR="00C66A4B" w:rsidRDefault="00C66A4B" w:rsidP="00C66A4B">
      <w:pPr>
        <w:pStyle w:val="ListParagraph"/>
        <w:ind w:left="567"/>
      </w:pPr>
    </w:p>
    <w:p w14:paraId="0AD28324" w14:textId="3177D176" w:rsidR="00C66A4B" w:rsidRDefault="00C66A4B" w:rsidP="00C66A4B">
      <w:pPr>
        <w:pStyle w:val="ListParagraph"/>
        <w:ind w:left="567"/>
      </w:pPr>
      <w:r>
        <w:t>It is concluded from the questionnaire that the implementation of a CDSS would prove beneficial for the oncology wards especially among the younger nursing staff. Training would need to be in place but overall, it would assist them in the</w:t>
      </w:r>
      <w:r w:rsidR="005F1A54">
        <w:t xml:space="preserve"> health</w:t>
      </w:r>
      <w:r>
        <w:t xml:space="preserve"> risk assessment process.</w:t>
      </w:r>
      <w:r w:rsidR="005F1A54">
        <w:t xml:space="preserve"> It also raised awareness on a different approach to assessing patients within the oncology wards and the idea that such a system could be used within other wards as well. Therefore, with the knowledge and feedback gained from the interviews, the system would improve health risk assessment and improve effective health care delivery.</w:t>
      </w:r>
    </w:p>
    <w:p w14:paraId="1471D1F6" w14:textId="5FDB758D" w:rsidR="00C66A4B" w:rsidRPr="00C66A4B" w:rsidRDefault="00C66A4B" w:rsidP="00C66A4B">
      <w:pPr>
        <w:ind w:left="567"/>
      </w:pPr>
    </w:p>
    <w:p w14:paraId="70832A1F" w14:textId="77777777" w:rsidR="00C66A4B" w:rsidRDefault="00C66A4B">
      <w:pPr>
        <w:rPr>
          <w:rFonts w:eastAsiaTheme="majorEastAsia" w:cstheme="majorBidi"/>
          <w:color w:val="0F4761" w:themeColor="accent1" w:themeShade="BF"/>
          <w:sz w:val="28"/>
          <w:szCs w:val="28"/>
          <w:highlight w:val="yellow"/>
        </w:rPr>
      </w:pPr>
      <w:r>
        <w:rPr>
          <w:highlight w:val="yellow"/>
        </w:rPr>
        <w:br w:type="page"/>
      </w:r>
    </w:p>
    <w:p w14:paraId="07AB9A6C" w14:textId="7E7BDABB" w:rsidR="008A4B8E" w:rsidRDefault="00C66A4B" w:rsidP="00C66A4B">
      <w:pPr>
        <w:pStyle w:val="Heading3"/>
        <w:ind w:left="567"/>
        <w:rPr>
          <w:highlight w:val="yellow"/>
        </w:rPr>
      </w:pPr>
      <w:r>
        <w:rPr>
          <w:highlight w:val="yellow"/>
        </w:rPr>
        <w:lastRenderedPageBreak/>
        <w:br/>
      </w:r>
    </w:p>
    <w:p w14:paraId="26134372" w14:textId="5F0A9679" w:rsidR="004E509D" w:rsidRPr="00BE1B43" w:rsidRDefault="004E509D" w:rsidP="004C40C7">
      <w:pPr>
        <w:ind w:right="646"/>
        <w:jc w:val="both"/>
        <w:rPr>
          <w:rFonts w:ascii="Arial" w:hAnsi="Arial" w:cs="Arial"/>
          <w:highlight w:val="yellow"/>
        </w:rPr>
      </w:pPr>
    </w:p>
    <w:p w14:paraId="2EC81DC7" w14:textId="05288407" w:rsidR="00BE1B43" w:rsidRDefault="004C40C7" w:rsidP="002067FF">
      <w:pPr>
        <w:pStyle w:val="Heading1"/>
        <w:ind w:right="646"/>
        <w:jc w:val="both"/>
        <w:rPr>
          <w:rFonts w:ascii="Arial" w:hAnsi="Arial" w:cs="Arial"/>
          <w:lang w:val="en-US"/>
        </w:rPr>
      </w:pPr>
      <w:bookmarkStart w:id="26" w:name="_Toc180071984"/>
      <w:r w:rsidRPr="008D5587">
        <w:rPr>
          <w:rFonts w:ascii="Arial" w:hAnsi="Arial" w:cs="Arial"/>
          <w:lang w:val="en-US"/>
        </w:rPr>
        <w:t>6.IMPACT</w:t>
      </w:r>
      <w:bookmarkEnd w:id="26"/>
    </w:p>
    <w:p w14:paraId="7E5DC4F3" w14:textId="1E440FF7" w:rsidR="00C81033" w:rsidRPr="00C81033" w:rsidRDefault="005250AF" w:rsidP="00C81033">
      <w:pPr>
        <w:rPr>
          <w:lang w:val="en-US"/>
        </w:rPr>
      </w:pPr>
      <w:r>
        <w:rPr>
          <w:lang w:val="en-US"/>
        </w:rPr>
        <w:t xml:space="preserve">A Clinical Decision Support System (CDSS) can significantly impact a healthcare system by improving decision-making, optimizing workflow, and enhancing patient care. Here are some key was it can influence different aspects of a healthcare unit: </w:t>
      </w:r>
    </w:p>
    <w:p w14:paraId="69C4A77B" w14:textId="4092A545" w:rsidR="00D47D75" w:rsidRPr="008D5587" w:rsidRDefault="00D47D75" w:rsidP="002067FF">
      <w:pPr>
        <w:pStyle w:val="Heading2"/>
        <w:jc w:val="both"/>
        <w:rPr>
          <w:lang w:val="en-US"/>
        </w:rPr>
      </w:pPr>
      <w:bookmarkStart w:id="27" w:name="_Toc180071985"/>
      <w:r w:rsidRPr="008D5587">
        <w:rPr>
          <w:lang w:val="en-US"/>
        </w:rPr>
        <w:t>Nursing Management</w:t>
      </w:r>
      <w:bookmarkEnd w:id="27"/>
    </w:p>
    <w:p w14:paraId="3DB0EC29" w14:textId="77777777" w:rsidR="005D4147" w:rsidRDefault="00BC5D8D" w:rsidP="005D4147">
      <w:pPr>
        <w:pStyle w:val="ListParagraph"/>
        <w:numPr>
          <w:ilvl w:val="0"/>
          <w:numId w:val="24"/>
        </w:numPr>
        <w:rPr>
          <w:lang w:eastAsia="en-ZA"/>
        </w:rPr>
      </w:pPr>
      <w:bookmarkStart w:id="28" w:name="_Toc180071986"/>
      <w:r w:rsidRPr="005D4147">
        <w:rPr>
          <w:b/>
          <w:lang w:eastAsia="en-ZA"/>
        </w:rPr>
        <w:t xml:space="preserve">Symptom Monitoring and Predictive Analysis: </w:t>
      </w:r>
      <w:r>
        <w:rPr>
          <w:lang w:eastAsia="en-ZA"/>
        </w:rPr>
        <w:t xml:space="preserve">In cancer care, timely intervention is critical. When conditions like tumor development or treatment-related complications occur, a CDSS can continually monitor patient data (such as lab results, vital signs, and symptoms) and send out </w:t>
      </w:r>
      <w:r w:rsidR="005D4147">
        <w:rPr>
          <w:lang w:eastAsia="en-ZA"/>
        </w:rPr>
        <w:t>early alerts. This enables nursing staff to take pre-emptive measures, improving patient care outcomes.</w:t>
      </w:r>
    </w:p>
    <w:p w14:paraId="265C27AE" w14:textId="5C2410FF" w:rsidR="00BC5D8D" w:rsidRDefault="005D4147" w:rsidP="005D4147">
      <w:pPr>
        <w:pStyle w:val="ListParagraph"/>
        <w:numPr>
          <w:ilvl w:val="0"/>
          <w:numId w:val="24"/>
        </w:numPr>
        <w:rPr>
          <w:lang w:eastAsia="en-ZA"/>
        </w:rPr>
      </w:pPr>
      <w:r>
        <w:rPr>
          <w:b/>
          <w:lang w:eastAsia="en-ZA"/>
        </w:rPr>
        <w:t xml:space="preserve">Real-Time Updates for Complex Cases: </w:t>
      </w:r>
      <w:r>
        <w:rPr>
          <w:lang w:eastAsia="en-ZA"/>
        </w:rPr>
        <w:t xml:space="preserve">Cancer patients often have co-occurring conditions and are on multiple treatments. </w:t>
      </w:r>
      <w:r w:rsidR="000B0E28">
        <w:rPr>
          <w:lang w:eastAsia="en-ZA"/>
        </w:rPr>
        <w:t>A CDSS can notify nurses in real time about possible side effects or risk factors by giving them updates on how different treatments such as chemotherapy and radiation may interact.</w:t>
      </w:r>
    </w:p>
    <w:p w14:paraId="40D29860" w14:textId="40DE28EF" w:rsidR="00BC5D8D" w:rsidRPr="00BC5D8D" w:rsidRDefault="000B0E28" w:rsidP="000019AD">
      <w:pPr>
        <w:pStyle w:val="ListParagraph"/>
        <w:numPr>
          <w:ilvl w:val="0"/>
          <w:numId w:val="24"/>
        </w:numPr>
        <w:rPr>
          <w:lang w:eastAsia="en-ZA"/>
        </w:rPr>
      </w:pPr>
      <w:r>
        <w:rPr>
          <w:b/>
          <w:lang w:eastAsia="en-ZA"/>
        </w:rPr>
        <w:t>Supporting Multidisciplinary Care:</w:t>
      </w:r>
      <w:r>
        <w:rPr>
          <w:lang w:eastAsia="en-ZA"/>
        </w:rPr>
        <w:t xml:space="preserve"> A CDSS can facilitate communication between nurses, oncologists, pharmacists, and other healthcare professionals. </w:t>
      </w:r>
      <w:r w:rsidR="000019AD">
        <w:rPr>
          <w:lang w:eastAsia="en-ZA"/>
        </w:rPr>
        <w:t>When comprehensive data is easily accessible, care plans can be quickly modified to reflect changes in the patient’s condition, leading to more coordinated and effective care.</w:t>
      </w:r>
    </w:p>
    <w:p w14:paraId="54254672" w14:textId="2A9C0EC2" w:rsidR="00F069BB" w:rsidRDefault="000019AD" w:rsidP="002067FF">
      <w:pPr>
        <w:pStyle w:val="Heading2"/>
        <w:jc w:val="both"/>
        <w:rPr>
          <w:rFonts w:asciiTheme="minorHAnsi" w:eastAsia="Times New Roman" w:hAnsiTheme="minorHAnsi" w:cs="Times New Roman"/>
          <w:color w:val="auto"/>
          <w:kern w:val="0"/>
          <w:sz w:val="24"/>
          <w:szCs w:val="24"/>
          <w:lang w:eastAsia="en-ZA"/>
          <w14:ligatures w14:val="none"/>
        </w:rPr>
      </w:pPr>
      <w:r>
        <w:rPr>
          <w:rFonts w:asciiTheme="minorHAnsi" w:eastAsia="Times New Roman" w:hAnsiTheme="minorHAnsi" w:cs="Times New Roman"/>
          <w:color w:val="auto"/>
          <w:kern w:val="0"/>
          <w:sz w:val="24"/>
          <w:szCs w:val="24"/>
          <w:lang w:eastAsia="en-ZA"/>
          <w14:ligatures w14:val="none"/>
        </w:rPr>
        <w:t>With that being said, n</w:t>
      </w:r>
      <w:r w:rsidR="00F069BB" w:rsidRPr="00F069BB">
        <w:rPr>
          <w:rFonts w:asciiTheme="minorHAnsi" w:eastAsia="Times New Roman" w:hAnsiTheme="minorHAnsi" w:cs="Times New Roman"/>
          <w:color w:val="auto"/>
          <w:kern w:val="0"/>
          <w:sz w:val="24"/>
          <w:szCs w:val="24"/>
          <w:lang w:eastAsia="en-ZA"/>
          <w14:ligatures w14:val="none"/>
        </w:rPr>
        <w:t>ursing administration in cancer wards will experience significant changes with the implementation of a Clinical Decision Support System (CDSS). By offering real-time alerts and recommendations based on patient symptoms, nursing managers can enhance their teams' decision-making processes. This data-driven approach fosters a collaborative environment, enabling nurses to assess patient needs more effectively. Additionally, the CDSS will help identify specific areas where nursing staff may require further training and development, ensuring they are well-equipped to utilize the system efficiently. As a result, improved workflows and resource allocation are anticipated, leading to enhanced efficiency in delivering patient care.</w:t>
      </w:r>
    </w:p>
    <w:p w14:paraId="5A2ABA4B" w14:textId="03119246" w:rsidR="00D47D75" w:rsidRPr="008D5587" w:rsidRDefault="00D47D75" w:rsidP="002067FF">
      <w:pPr>
        <w:pStyle w:val="Heading2"/>
        <w:jc w:val="both"/>
        <w:rPr>
          <w:lang w:val="en-US"/>
        </w:rPr>
      </w:pPr>
      <w:r w:rsidRPr="008D5587">
        <w:rPr>
          <w:lang w:val="en-US"/>
        </w:rPr>
        <w:t>Nursing Care</w:t>
      </w:r>
      <w:bookmarkEnd w:id="28"/>
    </w:p>
    <w:p w14:paraId="77A638F4" w14:textId="6EF1B349" w:rsidR="002067FF" w:rsidRDefault="00F069BB" w:rsidP="002067FF">
      <w:pPr>
        <w:jc w:val="both"/>
        <w:rPr>
          <w:rFonts w:eastAsia="Times New Roman" w:cs="Times New Roman"/>
          <w:kern w:val="0"/>
          <w:lang w:eastAsia="en-ZA"/>
          <w14:ligatures w14:val="none"/>
        </w:rPr>
      </w:pPr>
      <w:r w:rsidRPr="00F069BB">
        <w:rPr>
          <w:rFonts w:eastAsia="Times New Roman" w:cs="Times New Roman"/>
          <w:kern w:val="0"/>
          <w:lang w:eastAsia="en-ZA"/>
          <w14:ligatures w14:val="none"/>
        </w:rPr>
        <w:t xml:space="preserve">The implementation of the CDSS will streamline diagnostic and assessment procedures, thereby modernizing nursing care. Nurses will have access to accurate symptom analyses, enabling them to deliver more precise and timely interventions. The ability to monitor patient symptoms and receive treatment recommendations strengthens the nurse-patient relationship, fostering open communication and trust. Moreover, the CDSS encourages </w:t>
      </w:r>
      <w:r w:rsidRPr="00F069BB">
        <w:rPr>
          <w:rFonts w:eastAsia="Times New Roman" w:cs="Times New Roman"/>
          <w:kern w:val="0"/>
          <w:lang w:eastAsia="en-ZA"/>
          <w14:ligatures w14:val="none"/>
        </w:rPr>
        <w:lastRenderedPageBreak/>
        <w:t>nurses to engage in continuous education regarding the latest cancer treatment methods and protocols, ensuring they remain informed about best practices. Ultimately, this expanded knowledge base enhances the nursing staff's capacity to provide high-quality care and effectively address patient concerns, leading to improved patient experiences in the oncology ward.</w:t>
      </w:r>
    </w:p>
    <w:p w14:paraId="4977EE5B" w14:textId="4F04580E" w:rsidR="000019AD" w:rsidRPr="002067FF" w:rsidRDefault="00F04384" w:rsidP="002067FF">
      <w:pPr>
        <w:jc w:val="both"/>
        <w:rPr>
          <w:rFonts w:eastAsia="Times New Roman" w:cs="Times New Roman"/>
          <w:kern w:val="0"/>
          <w:lang w:eastAsia="en-ZA"/>
          <w14:ligatures w14:val="none"/>
        </w:rPr>
      </w:pPr>
      <w:r>
        <w:rPr>
          <w:rFonts w:eastAsia="Times New Roman" w:cs="Times New Roman"/>
          <w:kern w:val="0"/>
          <w:lang w:eastAsia="en-ZA"/>
          <w14:ligatures w14:val="none"/>
        </w:rPr>
        <w:t xml:space="preserve">Additionally, the ability to monitor patient symptoms and receive treatment </w:t>
      </w:r>
      <w:bookmarkStart w:id="29" w:name="_GoBack"/>
      <w:r>
        <w:rPr>
          <w:rFonts w:eastAsia="Times New Roman" w:cs="Times New Roman"/>
          <w:kern w:val="0"/>
          <w:lang w:eastAsia="en-ZA"/>
          <w14:ligatures w14:val="none"/>
        </w:rPr>
        <w:t xml:space="preserve">recommendations in real time allows nurses to take immediate action to improve patient </w:t>
      </w:r>
      <w:bookmarkEnd w:id="29"/>
      <w:r>
        <w:rPr>
          <w:rFonts w:eastAsia="Times New Roman" w:cs="Times New Roman"/>
          <w:kern w:val="0"/>
          <w:lang w:eastAsia="en-ZA"/>
          <w14:ligatures w14:val="none"/>
        </w:rPr>
        <w:t xml:space="preserve">experience. Better results and more patient satisfaction are eventually achieved in oncology wards due to this individualized approach, which guarantees that care is both effective and compassionate. The CDSS serves as a tool to elevate the standard of care, supporting nursing teams in delivering exceptional, patient-centred </w:t>
      </w:r>
      <w:r w:rsidR="00916656">
        <w:rPr>
          <w:rFonts w:eastAsia="Times New Roman" w:cs="Times New Roman"/>
          <w:kern w:val="0"/>
          <w:lang w:eastAsia="en-ZA"/>
          <w14:ligatures w14:val="none"/>
        </w:rPr>
        <w:t xml:space="preserve">service in a high </w:t>
      </w:r>
      <w:proofErr w:type="gramStart"/>
      <w:r w:rsidR="00916656">
        <w:rPr>
          <w:rFonts w:eastAsia="Times New Roman" w:cs="Times New Roman"/>
          <w:kern w:val="0"/>
          <w:lang w:eastAsia="en-ZA"/>
          <w14:ligatures w14:val="none"/>
        </w:rPr>
        <w:t>stakes</w:t>
      </w:r>
      <w:proofErr w:type="gramEnd"/>
      <w:r w:rsidR="00916656">
        <w:rPr>
          <w:rFonts w:eastAsia="Times New Roman" w:cs="Times New Roman"/>
          <w:kern w:val="0"/>
          <w:lang w:eastAsia="en-ZA"/>
          <w14:ligatures w14:val="none"/>
        </w:rPr>
        <w:t xml:space="preserve"> environment like cancer treatment. </w:t>
      </w:r>
    </w:p>
    <w:p w14:paraId="012DB4E4" w14:textId="3EE3EA0B" w:rsidR="00D47D75" w:rsidRPr="008D5587" w:rsidRDefault="00D47D75" w:rsidP="002067FF">
      <w:pPr>
        <w:jc w:val="both"/>
        <w:rPr>
          <w:lang w:val="en-US"/>
        </w:rPr>
      </w:pPr>
    </w:p>
    <w:p w14:paraId="68D3653F" w14:textId="79B93E43" w:rsidR="00D47D75" w:rsidRPr="008D5587" w:rsidRDefault="00D47D75" w:rsidP="002067FF">
      <w:pPr>
        <w:pStyle w:val="Heading2"/>
        <w:jc w:val="both"/>
        <w:rPr>
          <w:lang w:val="en-US"/>
        </w:rPr>
      </w:pPr>
      <w:bookmarkStart w:id="30" w:name="_Toc180071987"/>
      <w:r w:rsidRPr="008D5587">
        <w:rPr>
          <w:lang w:val="en-US"/>
        </w:rPr>
        <w:t>Patient Outcomes</w:t>
      </w:r>
      <w:bookmarkEnd w:id="30"/>
    </w:p>
    <w:p w14:paraId="6D2BE2D4" w14:textId="3C1F4AA0" w:rsidR="00D47D75" w:rsidRDefault="00F069BB" w:rsidP="00D47D75">
      <w:pPr>
        <w:rPr>
          <w:rFonts w:eastAsia="Times New Roman" w:cs="Times New Roman"/>
          <w:kern w:val="0"/>
          <w:lang w:eastAsia="en-ZA"/>
          <w14:ligatures w14:val="none"/>
        </w:rPr>
      </w:pPr>
      <w:r w:rsidRPr="00F069BB">
        <w:rPr>
          <w:rFonts w:eastAsia="Times New Roman" w:cs="Times New Roman"/>
          <w:kern w:val="0"/>
          <w:lang w:eastAsia="en-ZA"/>
          <w14:ligatures w14:val="none"/>
        </w:rPr>
        <w:t>Patient outcomes will experience the most significant impact from the implementation of the CDSS. With timely alerts and recommendations, patients are likely to receive earlier diagnoses and more accurate treatment methods, which can greatly enhance survival rates and overall quality of life. The system's capacity to provide personalized treatment suggestions based on symptom analysis ensures that care is tailored to each patient's specific needs. Furthermore, the CDSS enhances patient safety by reducing the likelihood of diagnostic errors and the potential consequences of incorrect diagnoses. As a result, patients can expect a more effective, efficient, and compassionate healthcare experience, ultimately improving their health and increasing their satisfaction with the care they receive.</w:t>
      </w:r>
    </w:p>
    <w:p w14:paraId="177EB43E" w14:textId="58117543" w:rsidR="00564608" w:rsidRDefault="00564608" w:rsidP="00D47D75">
      <w:pPr>
        <w:rPr>
          <w:rFonts w:eastAsia="Times New Roman" w:cs="Times New Roman"/>
          <w:kern w:val="0"/>
          <w:lang w:eastAsia="en-ZA"/>
          <w14:ligatures w14:val="none"/>
        </w:rPr>
      </w:pPr>
      <w:r>
        <w:rPr>
          <w:rFonts w:eastAsia="Times New Roman" w:cs="Times New Roman"/>
          <w:kern w:val="0"/>
          <w:lang w:eastAsia="en-ZA"/>
          <w14:ligatures w14:val="none"/>
        </w:rPr>
        <w:t>Overall, patients will benefit from a more effective, efficient, and compassionate healthcare experience. The CDSS improves patient satisfaction and improves health outcomes by accelerating and enhancing diagnosis and treatment. Patients are more likely to feel reassured and supported, knowing their care is grounded in robust, data-driven decision-making. This results in improved health, more tranquillity, and a closer relationship between patients and their medical professionals.</w:t>
      </w:r>
    </w:p>
    <w:p w14:paraId="40A471EB" w14:textId="77777777" w:rsidR="00916656" w:rsidRPr="00D47D75" w:rsidRDefault="00916656" w:rsidP="00D47D75">
      <w:pPr>
        <w:rPr>
          <w:highlight w:val="yellow"/>
          <w:lang w:val="en-US"/>
        </w:rPr>
      </w:pPr>
    </w:p>
    <w:p w14:paraId="53745221" w14:textId="77777777" w:rsidR="00BE1B43" w:rsidRPr="00BE1B43" w:rsidRDefault="00BE1B43" w:rsidP="00BE1B43">
      <w:pPr>
        <w:rPr>
          <w:highlight w:val="yellow"/>
          <w:lang w:val="en-US"/>
        </w:rPr>
      </w:pPr>
    </w:p>
    <w:p w14:paraId="44D47F94" w14:textId="2A6FCE82" w:rsidR="00BE1B43" w:rsidRPr="00BE1B43" w:rsidRDefault="00BE1B43" w:rsidP="00BE1B43">
      <w:pPr>
        <w:pStyle w:val="Heading1"/>
        <w:ind w:left="646" w:right="646"/>
        <w:jc w:val="both"/>
        <w:rPr>
          <w:rFonts w:ascii="Arial" w:hAnsi="Arial" w:cs="Arial"/>
          <w:lang w:val="en-US"/>
        </w:rPr>
      </w:pPr>
      <w:bookmarkStart w:id="31" w:name="_Toc180071988"/>
      <w:r w:rsidRPr="00BE1B43">
        <w:rPr>
          <w:rFonts w:ascii="Arial" w:hAnsi="Arial" w:cs="Arial"/>
          <w:highlight w:val="yellow"/>
          <w:lang w:val="en-US"/>
        </w:rPr>
        <w:t>7.CONCLUSION</w:t>
      </w:r>
      <w:bookmarkEnd w:id="31"/>
    </w:p>
    <w:p w14:paraId="0BCDB980" w14:textId="676B0625" w:rsidR="00321808" w:rsidRPr="008C26B5" w:rsidRDefault="00321808" w:rsidP="00BE1B43">
      <w:pPr>
        <w:ind w:right="720"/>
        <w:jc w:val="both"/>
      </w:pPr>
      <w:r>
        <w:rPr>
          <w:kern w:val="0"/>
          <w14:ligatures w14:val="none"/>
        </w:rPr>
        <w:br w:type="page"/>
      </w:r>
    </w:p>
    <w:bookmarkStart w:id="32" w:name="_Toc180071989"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32"/>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0aim%</w:t>
              </w:r>
              <w:r>
                <w:rPr>
                  <w:noProof/>
                </w:rPr>
                <w:lastRenderedPageBreak/>
                <w:t>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329C6CF6" w14:textId="507DABF2" w:rsidR="00FD0F92" w:rsidRDefault="00FD0F92" w:rsidP="00FD0F92">
      <w:pPr>
        <w:pStyle w:val="Heading1"/>
      </w:pPr>
      <w:bookmarkStart w:id="33" w:name="_Ref177087165"/>
      <w:bookmarkStart w:id="34" w:name="_Toc180071990"/>
      <w:r>
        <w:lastRenderedPageBreak/>
        <w:t>Annexure A</w:t>
      </w:r>
      <w:bookmarkEnd w:id="33"/>
      <w:bookmarkEnd w:id="34"/>
    </w:p>
    <w:p w14:paraId="5225063A" w14:textId="77777777" w:rsidR="00A72A16" w:rsidRDefault="00A72A16" w:rsidP="00C81033">
      <w:pPr>
        <w:pStyle w:val="Heading1"/>
      </w:pPr>
      <w:bookmarkStart w:id="35" w:name="_Toc180071991"/>
      <w:r>
        <w:rPr>
          <w:noProof/>
          <w:sz w:val="32"/>
          <w:szCs w:val="32"/>
        </w:rPr>
        <mc:AlternateContent>
          <mc:Choice Requires="wps">
            <w:drawing>
              <wp:anchor distT="0" distB="0" distL="114300" distR="114300" simplePos="0" relativeHeight="251675648" behindDoc="1" locked="0" layoutInCell="1" allowOverlap="1" wp14:anchorId="601941E6" wp14:editId="7067192E">
                <wp:simplePos x="0" y="0"/>
                <wp:positionH relativeFrom="column">
                  <wp:posOffset>-411480</wp:posOffset>
                </wp:positionH>
                <wp:positionV relativeFrom="paragraph">
                  <wp:posOffset>2950210</wp:posOffset>
                </wp:positionV>
                <wp:extent cx="5699760" cy="1767840"/>
                <wp:effectExtent l="0" t="0" r="15240" b="22860"/>
                <wp:wrapNone/>
                <wp:docPr id="944166262" name="Rectangle: Rounded Corners 5"/>
                <wp:cNvGraphicFramePr/>
                <a:graphic xmlns:a="http://schemas.openxmlformats.org/drawingml/2006/main">
                  <a:graphicData uri="http://schemas.microsoft.com/office/word/2010/wordprocessingShape">
                    <wps:wsp>
                      <wps:cNvSpPr/>
                      <wps:spPr>
                        <a:xfrm>
                          <a:off x="0" y="0"/>
                          <a:ext cx="5699760" cy="1767840"/>
                        </a:xfrm>
                        <a:prstGeom prst="roundRect">
                          <a:avLst/>
                        </a:prstGeom>
                        <a:ln>
                          <a:solidFill>
                            <a:schemeClr val="tx2">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247724" id="Rectangle: Rounded Corners 5" o:spid="_x0000_s1026" style="position:absolute;margin-left:-32.4pt;margin-top:232.3pt;width:448.8pt;height:139.2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" fillcolor="white [3201]" strokecolor="#4e95d9 [1631]" strokeweight="1pt">
                <v:stroke joinstyle="miter"/>
              </v:roundrect>
            </w:pict>
          </mc:Fallback>
        </mc:AlternateContent>
      </w:r>
      <w:r>
        <w:rPr>
          <w:noProof/>
        </w:rPr>
        <w:drawing>
          <wp:anchor distT="0" distB="0" distL="114300" distR="114300" simplePos="0" relativeHeight="251669504" behindDoc="1" locked="0" layoutInCell="1" allowOverlap="1" wp14:anchorId="1ADB3694" wp14:editId="089FDBF0">
            <wp:simplePos x="0" y="0"/>
            <wp:positionH relativeFrom="column">
              <wp:posOffset>-411480</wp:posOffset>
            </wp:positionH>
            <wp:positionV relativeFrom="paragraph">
              <wp:posOffset>0</wp:posOffset>
            </wp:positionV>
            <wp:extent cx="6618605" cy="2103120"/>
            <wp:effectExtent l="0" t="0" r="0" b="0"/>
            <wp:wrapTight wrapText="bothSides">
              <wp:wrapPolygon edited="0">
                <wp:start x="0" y="0"/>
                <wp:lineTo x="0" y="21326"/>
                <wp:lineTo x="21511" y="21326"/>
                <wp:lineTo x="21511" y="0"/>
                <wp:lineTo x="0" y="0"/>
              </wp:wrapPolygon>
            </wp:wrapTight>
            <wp:docPr id="2051823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823961" name=""/>
                    <pic:cNvPicPr/>
                  </pic:nvPicPr>
                  <pic:blipFill>
                    <a:blip r:embed="rId14">
                      <a:extLst>
                        <a:ext uri="{28A0092B-C50C-407E-A947-70E740481C1C}">
                          <a14:useLocalDpi xmlns:a14="http://schemas.microsoft.com/office/drawing/2010/main" val="0"/>
                        </a:ext>
                      </a:extLst>
                    </a:blip>
                    <a:stretch>
                      <a:fillRect/>
                    </a:stretch>
                  </pic:blipFill>
                  <pic:spPr>
                    <a:xfrm>
                      <a:off x="0" y="0"/>
                      <a:ext cx="6618605" cy="2103120"/>
                    </a:xfrm>
                    <a:prstGeom prst="rect">
                      <a:avLst/>
                    </a:prstGeom>
                  </pic:spPr>
                </pic:pic>
              </a:graphicData>
            </a:graphic>
            <wp14:sizeRelH relativeFrom="margin">
              <wp14:pctWidth>0</wp14:pctWidth>
            </wp14:sizeRelH>
            <wp14:sizeRelV relativeFrom="margin">
              <wp14:pctHeight>0</wp14:pctHeight>
            </wp14:sizeRelV>
          </wp:anchor>
        </w:drawing>
      </w:r>
      <w:r>
        <w:t>General Information:</w:t>
      </w:r>
      <w:bookmarkEnd w:id="35"/>
    </w:p>
    <w:p w14:paraId="716CC86B" w14:textId="77777777" w:rsidR="00A72A16" w:rsidRPr="004A4BA1" w:rsidRDefault="00A72A16" w:rsidP="00C81033">
      <w:pPr>
        <w:pStyle w:val="Heading2"/>
        <w:rPr>
          <w:u w:val="single"/>
        </w:rPr>
      </w:pPr>
      <w:bookmarkStart w:id="36" w:name="_Toc180071992"/>
      <w:r w:rsidRPr="004A4BA1">
        <w:rPr>
          <w:noProof/>
          <w:u w:val="single"/>
        </w:rPr>
        <mc:AlternateContent>
          <mc:Choice Requires="wpg">
            <w:drawing>
              <wp:anchor distT="0" distB="0" distL="114300" distR="114300" simplePos="0" relativeHeight="251670528" behindDoc="0" locked="0" layoutInCell="1" allowOverlap="1" wp14:anchorId="5E50BA98" wp14:editId="77C54C78">
                <wp:simplePos x="0" y="0"/>
                <wp:positionH relativeFrom="column">
                  <wp:posOffset>-30480</wp:posOffset>
                </wp:positionH>
                <wp:positionV relativeFrom="paragraph">
                  <wp:posOffset>483235</wp:posOffset>
                </wp:positionV>
                <wp:extent cx="4953000" cy="1421765"/>
                <wp:effectExtent l="0" t="0" r="0" b="6985"/>
                <wp:wrapNone/>
                <wp:docPr id="1419132574" name="Group 3"/>
                <wp:cNvGraphicFramePr/>
                <a:graphic xmlns:a="http://schemas.openxmlformats.org/drawingml/2006/main">
                  <a:graphicData uri="http://schemas.microsoft.com/office/word/2010/wordprocessingGroup">
                    <wpg:wgp>
                      <wpg:cNvGrpSpPr/>
                      <wpg:grpSpPr>
                        <a:xfrm>
                          <a:off x="0" y="0"/>
                          <a:ext cx="4953000" cy="1421765"/>
                          <a:chOff x="0" y="0"/>
                          <a:chExt cx="4953000" cy="1421765"/>
                        </a:xfrm>
                      </wpg:grpSpPr>
                      <wps:wsp>
                        <wps:cNvPr id="1637422039" name="Text Box 2"/>
                        <wps:cNvSpPr txBox="1">
                          <a:spLocks noChangeArrowheads="1"/>
                        </wps:cNvSpPr>
                        <wps:spPr bwMode="auto">
                          <a:xfrm>
                            <a:off x="0" y="0"/>
                            <a:ext cx="4953000" cy="1421765"/>
                          </a:xfrm>
                          <a:prstGeom prst="rect">
                            <a:avLst/>
                          </a:prstGeom>
                          <a:solidFill>
                            <a:srgbClr val="FFFFFF"/>
                          </a:solidFill>
                          <a:ln w="9525">
                            <a:noFill/>
                            <a:miter lim="800000"/>
                            <a:headEnd/>
                            <a:tailEnd/>
                          </a:ln>
                        </wps:spPr>
                        <wps:txbx>
                          <w:txbxContent>
                            <w:p w14:paraId="600C7D5B" w14:textId="77777777" w:rsidR="00C81033" w:rsidRDefault="00C81033">
                              <w:r>
                                <w:t>Full Name:</w:t>
                              </w:r>
                            </w:p>
                            <w:p w14:paraId="5A31FFD2" w14:textId="77777777" w:rsidR="00C81033" w:rsidRDefault="00C81033">
                              <w:r>
                                <w:t>Age:</w:t>
                              </w:r>
                            </w:p>
                            <w:p w14:paraId="4B300D7B" w14:textId="77777777" w:rsidR="00C81033" w:rsidRDefault="00C81033">
                              <w:r>
                                <w:t>Gender:</w:t>
                              </w:r>
                            </w:p>
                            <w:p w14:paraId="0D81FAA2" w14:textId="77777777" w:rsidR="00C81033" w:rsidRDefault="00C81033">
                              <w:r>
                                <w:t>Occupation:</w:t>
                              </w:r>
                            </w:p>
                          </w:txbxContent>
                        </wps:txbx>
                        <wps:bodyPr rot="0" vert="horz" wrap="square" lIns="91440" tIns="45720" rIns="91440" bIns="45720" anchor="t" anchorCtr="0">
                          <a:noAutofit/>
                        </wps:bodyPr>
                      </wps:wsp>
                      <wpg:grpSp>
                        <wpg:cNvPr id="1530018881" name="Group 2"/>
                        <wpg:cNvGrpSpPr/>
                        <wpg:grpSpPr>
                          <a:xfrm>
                            <a:off x="1127760" y="205740"/>
                            <a:ext cx="3710940" cy="998220"/>
                            <a:chOff x="0" y="0"/>
                            <a:chExt cx="3710940" cy="998220"/>
                          </a:xfrm>
                        </wpg:grpSpPr>
                        <wps:wsp>
                          <wps:cNvPr id="2099082337" name="Straight Connector 1"/>
                          <wps:cNvCnPr/>
                          <wps:spPr>
                            <a:xfrm>
                              <a:off x="0" y="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338208313" name="Straight Connector 1"/>
                          <wps:cNvCnPr/>
                          <wps:spPr>
                            <a:xfrm>
                              <a:off x="0" y="34290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1816027779" name="Straight Connector 1"/>
                          <wps:cNvCnPr/>
                          <wps:spPr>
                            <a:xfrm>
                              <a:off x="0" y="70104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515208374" name="Straight Connector 1"/>
                          <wps:cNvCnPr/>
                          <wps:spPr>
                            <a:xfrm>
                              <a:off x="0" y="998220"/>
                              <a:ext cx="3710940" cy="0"/>
                            </a:xfrm>
                            <a:prstGeom prst="line">
                              <a:avLst/>
                            </a:prstGeom>
                          </wps:spPr>
                          <wps:style>
                            <a:lnRef idx="2">
                              <a:schemeClr val="dk1"/>
                            </a:lnRef>
                            <a:fillRef idx="0">
                              <a:schemeClr val="dk1"/>
                            </a:fillRef>
                            <a:effectRef idx="1">
                              <a:schemeClr val="dk1"/>
                            </a:effectRef>
                            <a:fontRef idx="minor">
                              <a:schemeClr val="tx1"/>
                            </a:fontRef>
                          </wps:style>
                          <wps:bodyPr/>
                        </wps:wsp>
                      </wpg:grpSp>
                    </wpg:wgp>
                  </a:graphicData>
                </a:graphic>
              </wp:anchor>
            </w:drawing>
          </mc:Choice>
          <mc:Fallback>
            <w:pict>
              <v:group w14:anchorId="5E50BA98" id="Group 3" o:spid="_x0000_s1029" style="position:absolute;margin-left:-2.4pt;margin-top:38.05pt;width:390pt;height:111.95pt;z-index:251670528" coordsize="49530,142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">
                <v:shape id="_x0000_s1030" type="#_x0000_t202" style="position:absolute;width:49530;height:14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" stroked="f">
                  <v:textbox>
                    <w:txbxContent>
                      <w:p w14:paraId="600C7D5B" w14:textId="77777777" w:rsidR="00C81033" w:rsidRDefault="00C81033">
                        <w:r>
                          <w:t>Full Name:</w:t>
                        </w:r>
                      </w:p>
                      <w:p w14:paraId="5A31FFD2" w14:textId="77777777" w:rsidR="00C81033" w:rsidRDefault="00C81033">
                        <w:r>
                          <w:t>Age:</w:t>
                        </w:r>
                      </w:p>
                      <w:p w14:paraId="4B300D7B" w14:textId="77777777" w:rsidR="00C81033" w:rsidRDefault="00C81033">
                        <w:r>
                          <w:t>Gender:</w:t>
                        </w:r>
                      </w:p>
                      <w:p w14:paraId="0D81FAA2" w14:textId="77777777" w:rsidR="00C81033" w:rsidRDefault="00C81033">
                        <w:r>
                          <w:t>Occupation:</w:t>
                        </w:r>
                      </w:p>
                    </w:txbxContent>
                  </v:textbox>
                </v:shape>
                <v:group id="Group 2" o:spid="_x0000_s1031" style="position:absolute;left:11277;top:2057;width:37110;height:9982" coordsize="37109,9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">
                  <v:line id="Straight Connector 1" o:spid="_x0000_s1032" style="position:absolute;visibility:visible;mso-wrap-style:square" from="0,0" to="37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" strokecolor="black [3200]" strokeweight="1pt">
                    <v:stroke joinstyle="miter"/>
                  </v:line>
                  <v:line id="Straight Connector 1" o:spid="_x0000_s1033" style="position:absolute;visibility:visible;mso-wrap-style:square" from="0,3429" to="37109,3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" strokecolor="black [3200]" strokeweight="1pt">
                    <v:stroke joinstyle="miter"/>
                  </v:line>
                  <v:line id="Straight Connector 1" o:spid="_x0000_s1034" style="position:absolute;visibility:visible;mso-wrap-style:square" from="0,7010" to="37109,7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" strokecolor="black [3200]" strokeweight="1pt">
                    <v:stroke joinstyle="miter"/>
                  </v:line>
                  <v:line id="Straight Connector 1" o:spid="_x0000_s1035" style="position:absolute;visibility:visible;mso-wrap-style:square" from="0,9982" to="37109,9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" strokecolor="black [3200]" strokeweight="1pt">
                    <v:stroke joinstyle="miter"/>
                  </v:line>
                </v:group>
              </v:group>
            </w:pict>
          </mc:Fallback>
        </mc:AlternateContent>
      </w:r>
      <w:r w:rsidRPr="004A4BA1">
        <w:rPr>
          <w:u w:val="single"/>
        </w:rPr>
        <w:t>Interviewer Details</w:t>
      </w:r>
      <w:bookmarkEnd w:id="36"/>
    </w:p>
    <w:p w14:paraId="7551998B" w14:textId="77777777" w:rsidR="00A72A16" w:rsidRPr="004A4BA1" w:rsidRDefault="00A72A16" w:rsidP="00C81033"/>
    <w:p w14:paraId="567C6042" w14:textId="77777777" w:rsidR="00A72A16" w:rsidRPr="004A4BA1" w:rsidRDefault="00A72A16" w:rsidP="00C81033"/>
    <w:p w14:paraId="7C859A11" w14:textId="77777777" w:rsidR="00A72A16" w:rsidRPr="004A4BA1" w:rsidRDefault="00A72A16" w:rsidP="00C81033"/>
    <w:p w14:paraId="2C747311" w14:textId="77777777" w:rsidR="00A72A16" w:rsidRPr="004A4BA1" w:rsidRDefault="00A72A16" w:rsidP="00C81033"/>
    <w:p w14:paraId="0A6F1471" w14:textId="77777777" w:rsidR="00A72A16" w:rsidRDefault="00A72A16" w:rsidP="00C81033">
      <w:pPr>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noProof/>
          <w:color w:val="0F4761" w:themeColor="accent1" w:themeShade="BF"/>
          <w:sz w:val="32"/>
          <w:szCs w:val="32"/>
        </w:rPr>
        <mc:AlternateContent>
          <mc:Choice Requires="wps">
            <w:drawing>
              <wp:anchor distT="0" distB="0" distL="114300" distR="114300" simplePos="0" relativeHeight="251674624" behindDoc="1" locked="0" layoutInCell="1" allowOverlap="1" wp14:anchorId="30FBD132" wp14:editId="2AC55BFF">
                <wp:simplePos x="0" y="0"/>
                <wp:positionH relativeFrom="column">
                  <wp:posOffset>-411480</wp:posOffset>
                </wp:positionH>
                <wp:positionV relativeFrom="paragraph">
                  <wp:posOffset>365125</wp:posOffset>
                </wp:positionV>
                <wp:extent cx="5745480" cy="2857500"/>
                <wp:effectExtent l="0" t="0" r="26670" b="19050"/>
                <wp:wrapNone/>
                <wp:docPr id="1184206106" name="Rectangle: Rounded Corners 5"/>
                <wp:cNvGraphicFramePr/>
                <a:graphic xmlns:a="http://schemas.openxmlformats.org/drawingml/2006/main">
                  <a:graphicData uri="http://schemas.microsoft.com/office/word/2010/wordprocessingShape">
                    <wps:wsp>
                      <wps:cNvSpPr/>
                      <wps:spPr>
                        <a:xfrm>
                          <a:off x="0" y="0"/>
                          <a:ext cx="5745480" cy="2857500"/>
                        </a:xfrm>
                        <a:prstGeom prst="roundRect">
                          <a:avLst/>
                        </a:prstGeom>
                        <a:ln>
                          <a:solidFill>
                            <a:schemeClr val="tx2">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201CFB7" id="Rectangle: Rounded Corners 5" o:spid="_x0000_s1026" style="position:absolute;margin-left:-32.4pt;margin-top:28.75pt;width:452.4pt;height:225pt;z-index:-2516418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" fillcolor="white [3201]" strokecolor="#4e95d9 [1631]" strokeweight="1pt">
                <v:stroke joinstyle="miter"/>
              </v:roundrect>
            </w:pict>
          </mc:Fallback>
        </mc:AlternateContent>
      </w:r>
    </w:p>
    <w:p w14:paraId="626FEE8B" w14:textId="77777777" w:rsidR="00A72A16" w:rsidRPr="004A4BA1" w:rsidRDefault="00A72A16" w:rsidP="00C81033">
      <w:pPr>
        <w:pStyle w:val="Heading2"/>
        <w:rPr>
          <w:u w:val="single"/>
        </w:rPr>
      </w:pPr>
      <w:bookmarkStart w:id="37" w:name="_Toc180071993"/>
      <w:r w:rsidRPr="004A4BA1">
        <w:rPr>
          <w:noProof/>
          <w:u w:val="single"/>
        </w:rPr>
        <mc:AlternateContent>
          <mc:Choice Requires="wpg">
            <w:drawing>
              <wp:anchor distT="0" distB="0" distL="114300" distR="114300" simplePos="0" relativeHeight="251671552" behindDoc="0" locked="0" layoutInCell="1" allowOverlap="1" wp14:anchorId="42883FED" wp14:editId="67137FF8">
                <wp:simplePos x="0" y="0"/>
                <wp:positionH relativeFrom="column">
                  <wp:posOffset>-83820</wp:posOffset>
                </wp:positionH>
                <wp:positionV relativeFrom="paragraph">
                  <wp:posOffset>479425</wp:posOffset>
                </wp:positionV>
                <wp:extent cx="4953000" cy="1295400"/>
                <wp:effectExtent l="0" t="0" r="0" b="0"/>
                <wp:wrapNone/>
                <wp:docPr id="9659062" name="Group 3"/>
                <wp:cNvGraphicFramePr/>
                <a:graphic xmlns:a="http://schemas.openxmlformats.org/drawingml/2006/main">
                  <a:graphicData uri="http://schemas.microsoft.com/office/word/2010/wordprocessingGroup">
                    <wpg:wgp>
                      <wpg:cNvGrpSpPr/>
                      <wpg:grpSpPr>
                        <a:xfrm>
                          <a:off x="0" y="0"/>
                          <a:ext cx="4953000" cy="1295400"/>
                          <a:chOff x="0" y="1"/>
                          <a:chExt cx="4953000" cy="1295400"/>
                        </a:xfrm>
                      </wpg:grpSpPr>
                      <wps:wsp>
                        <wps:cNvPr id="121391537" name="Text Box 2"/>
                        <wps:cNvSpPr txBox="1">
                          <a:spLocks noChangeArrowheads="1"/>
                        </wps:cNvSpPr>
                        <wps:spPr bwMode="auto">
                          <a:xfrm>
                            <a:off x="0" y="1"/>
                            <a:ext cx="4953000" cy="1295400"/>
                          </a:xfrm>
                          <a:prstGeom prst="rect">
                            <a:avLst/>
                          </a:prstGeom>
                          <a:solidFill>
                            <a:srgbClr val="FFFFFF"/>
                          </a:solidFill>
                          <a:ln w="9525">
                            <a:noFill/>
                            <a:miter lim="800000"/>
                            <a:headEnd/>
                            <a:tailEnd/>
                          </a:ln>
                        </wps:spPr>
                        <wps:txbx>
                          <w:txbxContent>
                            <w:p w14:paraId="0BB39F26" w14:textId="77777777" w:rsidR="00C81033" w:rsidRDefault="00C81033" w:rsidP="00C81033">
                              <w:r>
                                <w:t>Full Name:</w:t>
                              </w:r>
                            </w:p>
                            <w:p w14:paraId="04ED2091" w14:textId="77777777" w:rsidR="00C81033" w:rsidRDefault="00C81033" w:rsidP="00C81033">
                              <w:r>
                                <w:t>Age:</w:t>
                              </w:r>
                            </w:p>
                            <w:p w14:paraId="18071127" w14:textId="77777777" w:rsidR="00C81033" w:rsidRDefault="00C81033" w:rsidP="00C81033">
                              <w:r>
                                <w:t>Gender:</w:t>
                              </w:r>
                            </w:p>
                            <w:p w14:paraId="6229BAAA" w14:textId="77777777" w:rsidR="00C81033" w:rsidRDefault="00C81033" w:rsidP="00C81033">
                              <w:r>
                                <w:t>Occupation:</w:t>
                              </w:r>
                            </w:p>
                          </w:txbxContent>
                        </wps:txbx>
                        <wps:bodyPr rot="0" vert="horz" wrap="square" lIns="91440" tIns="45720" rIns="91440" bIns="45720" anchor="t" anchorCtr="0">
                          <a:noAutofit/>
                        </wps:bodyPr>
                      </wps:wsp>
                      <wpg:grpSp>
                        <wpg:cNvPr id="142640622" name="Group 2"/>
                        <wpg:cNvGrpSpPr/>
                        <wpg:grpSpPr>
                          <a:xfrm>
                            <a:off x="1127760" y="205740"/>
                            <a:ext cx="3710940" cy="998220"/>
                            <a:chOff x="0" y="0"/>
                            <a:chExt cx="3710940" cy="998220"/>
                          </a:xfrm>
                        </wpg:grpSpPr>
                        <wps:wsp>
                          <wps:cNvPr id="611044852" name="Straight Connector 1"/>
                          <wps:cNvCnPr/>
                          <wps:spPr>
                            <a:xfrm>
                              <a:off x="0" y="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1410296698" name="Straight Connector 1"/>
                          <wps:cNvCnPr/>
                          <wps:spPr>
                            <a:xfrm>
                              <a:off x="0" y="34290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1945285229" name="Straight Connector 1"/>
                          <wps:cNvCnPr/>
                          <wps:spPr>
                            <a:xfrm>
                              <a:off x="0" y="70104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284578294" name="Straight Connector 1"/>
                          <wps:cNvCnPr/>
                          <wps:spPr>
                            <a:xfrm>
                              <a:off x="0" y="998220"/>
                              <a:ext cx="3710940" cy="0"/>
                            </a:xfrm>
                            <a:prstGeom prst="line">
                              <a:avLst/>
                            </a:prstGeom>
                          </wps:spPr>
                          <wps:style>
                            <a:lnRef idx="2">
                              <a:schemeClr val="dk1"/>
                            </a:lnRef>
                            <a:fillRef idx="0">
                              <a:schemeClr val="dk1"/>
                            </a:fillRef>
                            <a:effectRef idx="1">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42883FED" id="_x0000_s1036" style="position:absolute;margin-left:-6.6pt;margin-top:37.75pt;width:390pt;height:102pt;z-index:251671552;mso-width-relative:margin;mso-height-relative:margin" coordorigin="" coordsize="49530,12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">
                <v:shape id="_x0000_s1037" type="#_x0000_t202" style="position:absolute;width:49530;height:12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" stroked="f">
                  <v:textbox>
                    <w:txbxContent>
                      <w:p w14:paraId="0BB39F26" w14:textId="77777777" w:rsidR="00C81033" w:rsidRDefault="00C81033" w:rsidP="00C81033">
                        <w:r>
                          <w:t>Full Name:</w:t>
                        </w:r>
                      </w:p>
                      <w:p w14:paraId="04ED2091" w14:textId="77777777" w:rsidR="00C81033" w:rsidRDefault="00C81033" w:rsidP="00C81033">
                        <w:r>
                          <w:t>Age:</w:t>
                        </w:r>
                      </w:p>
                      <w:p w14:paraId="18071127" w14:textId="77777777" w:rsidR="00C81033" w:rsidRDefault="00C81033" w:rsidP="00C81033">
                        <w:r>
                          <w:t>Gender:</w:t>
                        </w:r>
                      </w:p>
                      <w:p w14:paraId="6229BAAA" w14:textId="77777777" w:rsidR="00C81033" w:rsidRDefault="00C81033" w:rsidP="00C81033">
                        <w:r>
                          <w:t>Occupation:</w:t>
                        </w:r>
                      </w:p>
                    </w:txbxContent>
                  </v:textbox>
                </v:shape>
                <v:group id="Group 2" o:spid="_x0000_s1038" style="position:absolute;left:11277;top:2057;width:37110;height:9982" coordsize="37109,9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">
                  <v:line id="Straight Connector 1" o:spid="_x0000_s1039" style="position:absolute;visibility:visible;mso-wrap-style:square" from="0,0" to="37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" strokecolor="black [3200]" strokeweight="1pt">
                    <v:stroke joinstyle="miter"/>
                  </v:line>
                  <v:line id="Straight Connector 1" o:spid="_x0000_s1040" style="position:absolute;visibility:visible;mso-wrap-style:square" from="0,3429" to="37109,3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" strokecolor="black [3200]" strokeweight="1pt">
                    <v:stroke joinstyle="miter"/>
                  </v:line>
                  <v:line id="Straight Connector 1" o:spid="_x0000_s1041" style="position:absolute;visibility:visible;mso-wrap-style:square" from="0,7010" to="37109,7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" strokecolor="black [3200]" strokeweight="1pt">
                    <v:stroke joinstyle="miter"/>
                  </v:line>
                  <v:line id="Straight Connector 1" o:spid="_x0000_s1042" style="position:absolute;visibility:visible;mso-wrap-style:square" from="0,9982" to="37109,9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" strokecolor="black [3200]" strokeweight="1pt">
                    <v:stroke joinstyle="miter"/>
                  </v:line>
                </v:group>
              </v:group>
            </w:pict>
          </mc:Fallback>
        </mc:AlternateContent>
      </w:r>
      <w:r w:rsidRPr="004A4BA1">
        <w:rPr>
          <w:u w:val="single"/>
        </w:rPr>
        <w:t>Interviewee Details</w:t>
      </w:r>
      <w:bookmarkEnd w:id="37"/>
    </w:p>
    <w:p w14:paraId="7B1F2CE0" w14:textId="77777777" w:rsidR="00A72A16" w:rsidRPr="004A4BA1" w:rsidRDefault="00A72A16" w:rsidP="00C81033"/>
    <w:p w14:paraId="76097A2B" w14:textId="77777777" w:rsidR="00A72A16" w:rsidRPr="004A4BA1" w:rsidRDefault="00A72A16" w:rsidP="00C81033"/>
    <w:p w14:paraId="64A0B9EE" w14:textId="77777777" w:rsidR="00A72A16" w:rsidRPr="004A4BA1" w:rsidRDefault="00A72A16" w:rsidP="00C81033"/>
    <w:p w14:paraId="0509D879" w14:textId="77777777" w:rsidR="00A72A16" w:rsidRPr="004A4BA1" w:rsidRDefault="00A72A16" w:rsidP="00C81033"/>
    <w:p w14:paraId="65C25AD8" w14:textId="77777777" w:rsidR="00A72A16" w:rsidRDefault="00A72A16" w:rsidP="00C81033">
      <w:pPr>
        <w:rPr>
          <w:rFonts w:asciiTheme="majorHAnsi" w:eastAsiaTheme="majorEastAsia" w:hAnsiTheme="majorHAnsi" w:cstheme="majorBidi"/>
          <w:color w:val="0F4761" w:themeColor="accent1" w:themeShade="BF"/>
          <w:sz w:val="32"/>
          <w:szCs w:val="32"/>
        </w:rPr>
      </w:pPr>
    </w:p>
    <w:p w14:paraId="6C23F5D8" w14:textId="77777777" w:rsidR="00A72A16" w:rsidRDefault="00A72A16" w:rsidP="00C81033">
      <w:r>
        <w:rPr>
          <w:noProof/>
        </w:rPr>
        <mc:AlternateContent>
          <mc:Choice Requires="wps">
            <w:drawing>
              <wp:anchor distT="0" distB="0" distL="114300" distR="114300" simplePos="0" relativeHeight="251673600" behindDoc="0" locked="0" layoutInCell="1" allowOverlap="1" wp14:anchorId="7E0FE8BA" wp14:editId="7D07AEAF">
                <wp:simplePos x="0" y="0"/>
                <wp:positionH relativeFrom="column">
                  <wp:posOffset>1318260</wp:posOffset>
                </wp:positionH>
                <wp:positionV relativeFrom="paragraph">
                  <wp:posOffset>293370</wp:posOffset>
                </wp:positionV>
                <wp:extent cx="3147060" cy="0"/>
                <wp:effectExtent l="0" t="0" r="0" b="0"/>
                <wp:wrapNone/>
                <wp:docPr id="843607560" name="Straight Connector 4"/>
                <wp:cNvGraphicFramePr/>
                <a:graphic xmlns:a="http://schemas.openxmlformats.org/drawingml/2006/main">
                  <a:graphicData uri="http://schemas.microsoft.com/office/word/2010/wordprocessingShape">
                    <wps:wsp>
                      <wps:cNvCnPr/>
                      <wps:spPr>
                        <a:xfrm>
                          <a:off x="0" y="0"/>
                          <a:ext cx="31470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25D5D71" id="Straight Connector 4"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103.8pt,23.1pt" to="351.6pt,2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" strokecolor="black [3200]" strokeweight="1pt">
                <v:stroke joinstyle="miter"/>
              </v:line>
            </w:pict>
          </mc:Fallback>
        </mc:AlternateContent>
      </w:r>
      <w:r>
        <w:rPr>
          <w:noProof/>
        </w:rPr>
        <mc:AlternateContent>
          <mc:Choice Requires="wps">
            <w:drawing>
              <wp:anchor distT="45720" distB="45720" distL="114300" distR="114300" simplePos="0" relativeHeight="251672576" behindDoc="0" locked="0" layoutInCell="1" allowOverlap="1" wp14:anchorId="5A335E47" wp14:editId="722127FB">
                <wp:simplePos x="0" y="0"/>
                <wp:positionH relativeFrom="column">
                  <wp:posOffset>-190500</wp:posOffset>
                </wp:positionH>
                <wp:positionV relativeFrom="paragraph">
                  <wp:posOffset>23495</wp:posOffset>
                </wp:positionV>
                <wp:extent cx="4998720" cy="1404620"/>
                <wp:effectExtent l="0" t="0" r="0" b="19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8720" cy="1404620"/>
                        </a:xfrm>
                        <a:prstGeom prst="rect">
                          <a:avLst/>
                        </a:prstGeom>
                        <a:solidFill>
                          <a:srgbClr val="FFFFFF"/>
                        </a:solidFill>
                        <a:ln w="9525">
                          <a:noFill/>
                          <a:miter lim="800000"/>
                          <a:headEnd/>
                          <a:tailEnd/>
                        </a:ln>
                      </wps:spPr>
                      <wps:txbx>
                        <w:txbxContent>
                          <w:p w14:paraId="53708279" w14:textId="77777777" w:rsidR="00C81033" w:rsidRDefault="00C81033">
                            <w:r>
                              <w:t xml:space="preserve">Years of Experienc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335E47" id="Text Box 2" o:spid="_x0000_s1043" type="#_x0000_t202" style="position:absolute;margin-left:-15pt;margin-top:1.85pt;width:393.6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" stroked="f">
                <v:textbox style="mso-fit-shape-to-text:t">
                  <w:txbxContent>
                    <w:p w14:paraId="53708279" w14:textId="77777777" w:rsidR="00C81033" w:rsidRDefault="00C81033">
                      <w:r>
                        <w:t xml:space="preserve">Years of Experience: </w:t>
                      </w:r>
                    </w:p>
                  </w:txbxContent>
                </v:textbox>
                <w10:wrap type="square"/>
              </v:shape>
            </w:pict>
          </mc:Fallback>
        </mc:AlternateContent>
      </w:r>
      <w:r>
        <w:t xml:space="preserve"> </w:t>
      </w:r>
    </w:p>
    <w:p w14:paraId="3A9B5675" w14:textId="77777777" w:rsidR="00A72A16" w:rsidRPr="004A4BA1" w:rsidRDefault="00A72A16" w:rsidP="00C81033"/>
    <w:p w14:paraId="74508B0F" w14:textId="77777777" w:rsidR="00A72A16" w:rsidRPr="004A4BA1" w:rsidRDefault="00A72A16" w:rsidP="00C81033"/>
    <w:p w14:paraId="50F3C65E" w14:textId="77777777" w:rsidR="00A72A16" w:rsidRPr="004A4BA1" w:rsidRDefault="00A72A16" w:rsidP="00C81033"/>
    <w:p w14:paraId="330DF12C" w14:textId="77777777" w:rsidR="00A72A16" w:rsidRDefault="00A72A16" w:rsidP="00C81033"/>
    <w:p w14:paraId="38E9E37A" w14:textId="77777777" w:rsidR="00A72A16" w:rsidRDefault="00A72A16" w:rsidP="00C81033">
      <w:r>
        <w:rPr>
          <w:noProof/>
        </w:rPr>
        <mc:AlternateContent>
          <mc:Choice Requires="wps">
            <w:drawing>
              <wp:anchor distT="0" distB="0" distL="114300" distR="114300" simplePos="0" relativeHeight="251676672" behindDoc="0" locked="0" layoutInCell="1" allowOverlap="1" wp14:anchorId="4FBFB1FB" wp14:editId="3E3DE7DB">
                <wp:simplePos x="0" y="0"/>
                <wp:positionH relativeFrom="column">
                  <wp:posOffset>1219200</wp:posOffset>
                </wp:positionH>
                <wp:positionV relativeFrom="paragraph">
                  <wp:posOffset>160020</wp:posOffset>
                </wp:positionV>
                <wp:extent cx="3101340" cy="0"/>
                <wp:effectExtent l="0" t="0" r="0" b="0"/>
                <wp:wrapNone/>
                <wp:docPr id="38280786" name="Straight Connector 6"/>
                <wp:cNvGraphicFramePr/>
                <a:graphic xmlns:a="http://schemas.openxmlformats.org/drawingml/2006/main">
                  <a:graphicData uri="http://schemas.microsoft.com/office/word/2010/wordprocessingShape">
                    <wps:wsp>
                      <wps:cNvCnPr/>
                      <wps:spPr>
                        <a:xfrm>
                          <a:off x="0" y="0"/>
                          <a:ext cx="31013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7A418D" id="Straight Connector 6"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96pt,12.6pt" to="340.2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" strokecolor="black [3200]" strokeweight=".5pt">
                <v:stroke joinstyle="miter"/>
              </v:line>
            </w:pict>
          </mc:Fallback>
        </mc:AlternateContent>
      </w:r>
      <w:r>
        <w:t xml:space="preserve">Date of Interview: </w:t>
      </w:r>
    </w:p>
    <w:p w14:paraId="7FC88586" w14:textId="77777777" w:rsidR="00A72A16" w:rsidRDefault="00A72A16">
      <w:r>
        <w:t>The following table is with the regards on the Interviewee’s opinion on implementing the CDSS.</w:t>
      </w:r>
    </w:p>
    <w:p w14:paraId="4AB76D73" w14:textId="77777777" w:rsidR="00A72A16" w:rsidRDefault="00A72A16" w:rsidP="00C81033">
      <w:pPr>
        <w:pStyle w:val="Heading2"/>
      </w:pPr>
      <w:bookmarkStart w:id="38" w:name="_Toc180071994"/>
      <w:r>
        <w:t>Check the box if you agree or disagree</w:t>
      </w:r>
      <w:bookmarkEnd w:id="38"/>
    </w:p>
    <w:tbl>
      <w:tblPr>
        <w:tblStyle w:val="TableGrid"/>
        <w:tblW w:w="0" w:type="auto"/>
        <w:tblLook w:val="04A0" w:firstRow="1" w:lastRow="0" w:firstColumn="1" w:lastColumn="0" w:noHBand="0" w:noVBand="1"/>
      </w:tblPr>
      <w:tblGrid>
        <w:gridCol w:w="1659"/>
        <w:gridCol w:w="1478"/>
        <w:gridCol w:w="1430"/>
        <w:gridCol w:w="1465"/>
        <w:gridCol w:w="1492"/>
        <w:gridCol w:w="1492"/>
      </w:tblGrid>
      <w:tr w:rsidR="00A72A16" w:rsidRPr="004A4BA1" w14:paraId="3D6A02B3" w14:textId="77777777" w:rsidTr="00C81033">
        <w:tc>
          <w:tcPr>
            <w:tcW w:w="1659" w:type="dxa"/>
            <w:tcBorders>
              <w:bottom w:val="single" w:sz="12" w:space="0" w:color="auto"/>
              <w:right w:val="single" w:sz="12" w:space="0" w:color="auto"/>
            </w:tcBorders>
          </w:tcPr>
          <w:p w14:paraId="79EEB3B5" w14:textId="77777777" w:rsidR="00A72A16" w:rsidRPr="004A4BA1" w:rsidRDefault="00A72A16" w:rsidP="00C81033">
            <w:pPr>
              <w:jc w:val="center"/>
              <w:rPr>
                <w:sz w:val="32"/>
                <w:szCs w:val="32"/>
              </w:rPr>
            </w:pPr>
            <w:r w:rsidRPr="004A4BA1">
              <w:rPr>
                <w:sz w:val="32"/>
                <w:szCs w:val="32"/>
              </w:rPr>
              <w:t>Statement</w:t>
            </w:r>
          </w:p>
        </w:tc>
        <w:tc>
          <w:tcPr>
            <w:tcW w:w="1478" w:type="dxa"/>
            <w:tcBorders>
              <w:left w:val="single" w:sz="12" w:space="0" w:color="auto"/>
              <w:bottom w:val="single" w:sz="12" w:space="0" w:color="auto"/>
            </w:tcBorders>
          </w:tcPr>
          <w:p w14:paraId="55712C46" w14:textId="77777777" w:rsidR="00A72A16" w:rsidRPr="004A4BA1" w:rsidRDefault="00A72A16" w:rsidP="00C81033">
            <w:pPr>
              <w:jc w:val="center"/>
              <w:rPr>
                <w:sz w:val="32"/>
                <w:szCs w:val="32"/>
              </w:rPr>
            </w:pPr>
            <w:r w:rsidRPr="004A4BA1">
              <w:rPr>
                <w:sz w:val="32"/>
                <w:szCs w:val="32"/>
              </w:rPr>
              <w:t>Strongly Agree</w:t>
            </w:r>
          </w:p>
        </w:tc>
        <w:tc>
          <w:tcPr>
            <w:tcW w:w="1430" w:type="dxa"/>
            <w:tcBorders>
              <w:bottom w:val="single" w:sz="12" w:space="0" w:color="auto"/>
            </w:tcBorders>
          </w:tcPr>
          <w:p w14:paraId="71BC6DA4" w14:textId="77777777" w:rsidR="00A72A16" w:rsidRPr="004A4BA1" w:rsidRDefault="00A72A16" w:rsidP="00C81033">
            <w:pPr>
              <w:jc w:val="center"/>
              <w:rPr>
                <w:sz w:val="32"/>
                <w:szCs w:val="32"/>
              </w:rPr>
            </w:pPr>
            <w:r w:rsidRPr="004A4BA1">
              <w:rPr>
                <w:sz w:val="32"/>
                <w:szCs w:val="32"/>
              </w:rPr>
              <w:t>Agree</w:t>
            </w:r>
          </w:p>
        </w:tc>
        <w:tc>
          <w:tcPr>
            <w:tcW w:w="1465" w:type="dxa"/>
            <w:tcBorders>
              <w:bottom w:val="single" w:sz="12" w:space="0" w:color="auto"/>
            </w:tcBorders>
          </w:tcPr>
          <w:p w14:paraId="64C72237" w14:textId="77777777" w:rsidR="00A72A16" w:rsidRPr="004A4BA1" w:rsidRDefault="00A72A16" w:rsidP="00C81033">
            <w:pPr>
              <w:jc w:val="center"/>
              <w:rPr>
                <w:sz w:val="32"/>
                <w:szCs w:val="32"/>
              </w:rPr>
            </w:pPr>
            <w:r w:rsidRPr="004A4BA1">
              <w:rPr>
                <w:sz w:val="32"/>
                <w:szCs w:val="32"/>
              </w:rPr>
              <w:t>Neutral</w:t>
            </w:r>
          </w:p>
        </w:tc>
        <w:tc>
          <w:tcPr>
            <w:tcW w:w="1492" w:type="dxa"/>
            <w:tcBorders>
              <w:bottom w:val="single" w:sz="12" w:space="0" w:color="auto"/>
            </w:tcBorders>
          </w:tcPr>
          <w:p w14:paraId="467878B6" w14:textId="77777777" w:rsidR="00A72A16" w:rsidRPr="004A4BA1" w:rsidRDefault="00A72A16" w:rsidP="00C81033">
            <w:pPr>
              <w:jc w:val="center"/>
              <w:rPr>
                <w:sz w:val="32"/>
                <w:szCs w:val="32"/>
              </w:rPr>
            </w:pPr>
            <w:r w:rsidRPr="004A4BA1">
              <w:rPr>
                <w:sz w:val="32"/>
                <w:szCs w:val="32"/>
              </w:rPr>
              <w:t>Disagree</w:t>
            </w:r>
          </w:p>
        </w:tc>
        <w:tc>
          <w:tcPr>
            <w:tcW w:w="1492" w:type="dxa"/>
            <w:tcBorders>
              <w:bottom w:val="single" w:sz="12" w:space="0" w:color="auto"/>
            </w:tcBorders>
          </w:tcPr>
          <w:p w14:paraId="16BBCB11" w14:textId="77777777" w:rsidR="00A72A16" w:rsidRPr="004A4BA1" w:rsidRDefault="00A72A16" w:rsidP="00C81033">
            <w:pPr>
              <w:jc w:val="center"/>
              <w:rPr>
                <w:sz w:val="32"/>
                <w:szCs w:val="32"/>
              </w:rPr>
            </w:pPr>
            <w:r w:rsidRPr="004A4BA1">
              <w:rPr>
                <w:sz w:val="32"/>
                <w:szCs w:val="32"/>
              </w:rPr>
              <w:t>Strongly Disagree</w:t>
            </w:r>
          </w:p>
        </w:tc>
      </w:tr>
      <w:tr w:rsidR="00A72A16" w14:paraId="010613F5" w14:textId="77777777" w:rsidTr="00C81033">
        <w:trPr>
          <w:trHeight w:val="1347"/>
        </w:trPr>
        <w:tc>
          <w:tcPr>
            <w:tcW w:w="1659" w:type="dxa"/>
            <w:tcBorders>
              <w:top w:val="single" w:sz="12" w:space="0" w:color="auto"/>
              <w:right w:val="single" w:sz="12" w:space="0" w:color="auto"/>
            </w:tcBorders>
          </w:tcPr>
          <w:p w14:paraId="26F6575C" w14:textId="77777777" w:rsidR="00A72A16" w:rsidRPr="00C87357" w:rsidRDefault="00A72A16" w:rsidP="00C81033">
            <w:pPr>
              <w:rPr>
                <w:sz w:val="20"/>
                <w:szCs w:val="20"/>
              </w:rPr>
            </w:pPr>
            <w:r w:rsidRPr="00C87357">
              <w:rPr>
                <w:sz w:val="20"/>
                <w:szCs w:val="20"/>
              </w:rPr>
              <w:t>I have experience with using multiple CDSS in my practice.</w:t>
            </w:r>
          </w:p>
        </w:tc>
        <w:tc>
          <w:tcPr>
            <w:tcW w:w="1478" w:type="dxa"/>
            <w:tcBorders>
              <w:top w:val="single" w:sz="12" w:space="0" w:color="auto"/>
              <w:left w:val="single" w:sz="12" w:space="0" w:color="auto"/>
            </w:tcBorders>
            <w:vAlign w:val="center"/>
          </w:tcPr>
          <w:p w14:paraId="53821F17" w14:textId="77777777" w:rsidR="00A72A16" w:rsidRDefault="00A72A16" w:rsidP="00C81033">
            <w:pPr>
              <w:jc w:val="center"/>
            </w:pPr>
            <w:r>
              <w:rPr>
                <w:noProof/>
              </w:rPr>
              <mc:AlternateContent>
                <mc:Choice Requires="wps">
                  <w:drawing>
                    <wp:anchor distT="0" distB="0" distL="114300" distR="114300" simplePos="0" relativeHeight="251677696" behindDoc="0" locked="0" layoutInCell="1" allowOverlap="1" wp14:anchorId="2C69E9C9" wp14:editId="67F496FF">
                      <wp:simplePos x="0" y="0"/>
                      <wp:positionH relativeFrom="column">
                        <wp:posOffset>201295</wp:posOffset>
                      </wp:positionH>
                      <wp:positionV relativeFrom="paragraph">
                        <wp:posOffset>45085</wp:posOffset>
                      </wp:positionV>
                      <wp:extent cx="342900" cy="297180"/>
                      <wp:effectExtent l="0" t="0" r="19050" b="26670"/>
                      <wp:wrapNone/>
                      <wp:docPr id="127403925"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999C67" id="Rectangle 9" o:spid="_x0000_s1026" style="position:absolute;margin-left:15.85pt;margin-top:3.55pt;width:27pt;height:23.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" fillcolor="white [3201]" strokecolor="black [3200]" strokeweight="1pt"/>
                  </w:pict>
                </mc:Fallback>
              </mc:AlternateContent>
            </w:r>
          </w:p>
        </w:tc>
        <w:tc>
          <w:tcPr>
            <w:tcW w:w="1430" w:type="dxa"/>
            <w:tcBorders>
              <w:top w:val="single" w:sz="12" w:space="0" w:color="auto"/>
            </w:tcBorders>
            <w:vAlign w:val="center"/>
          </w:tcPr>
          <w:p w14:paraId="41EF97D0" w14:textId="77777777" w:rsidR="00A72A16" w:rsidRDefault="00A72A16" w:rsidP="00C81033">
            <w:pPr>
              <w:jc w:val="center"/>
            </w:pPr>
          </w:p>
        </w:tc>
        <w:tc>
          <w:tcPr>
            <w:tcW w:w="1465" w:type="dxa"/>
            <w:tcBorders>
              <w:top w:val="single" w:sz="12" w:space="0" w:color="auto"/>
            </w:tcBorders>
          </w:tcPr>
          <w:p w14:paraId="1F9FD3F7" w14:textId="77777777" w:rsidR="00A72A16" w:rsidRDefault="00A72A16" w:rsidP="00C81033"/>
        </w:tc>
        <w:tc>
          <w:tcPr>
            <w:tcW w:w="1492" w:type="dxa"/>
            <w:tcBorders>
              <w:top w:val="single" w:sz="12" w:space="0" w:color="auto"/>
            </w:tcBorders>
          </w:tcPr>
          <w:p w14:paraId="5193768F" w14:textId="77777777" w:rsidR="00A72A16" w:rsidRDefault="00A72A16" w:rsidP="00C81033"/>
        </w:tc>
        <w:tc>
          <w:tcPr>
            <w:tcW w:w="1492" w:type="dxa"/>
            <w:tcBorders>
              <w:top w:val="single" w:sz="12" w:space="0" w:color="auto"/>
            </w:tcBorders>
            <w:vAlign w:val="center"/>
          </w:tcPr>
          <w:p w14:paraId="21381EE6" w14:textId="77777777" w:rsidR="00A72A16" w:rsidRDefault="00A72A16" w:rsidP="00C81033">
            <w:pPr>
              <w:jc w:val="center"/>
            </w:pPr>
          </w:p>
        </w:tc>
      </w:tr>
      <w:tr w:rsidR="00A72A16" w14:paraId="03A792D2" w14:textId="77777777" w:rsidTr="00C81033">
        <w:trPr>
          <w:trHeight w:val="1131"/>
        </w:trPr>
        <w:tc>
          <w:tcPr>
            <w:tcW w:w="1659" w:type="dxa"/>
            <w:tcBorders>
              <w:right w:val="single" w:sz="12" w:space="0" w:color="auto"/>
            </w:tcBorders>
          </w:tcPr>
          <w:p w14:paraId="61384C88" w14:textId="77777777" w:rsidR="00A72A16" w:rsidRPr="00C87357" w:rsidRDefault="00A72A16" w:rsidP="00C81033">
            <w:pPr>
              <w:rPr>
                <w:sz w:val="20"/>
                <w:szCs w:val="20"/>
              </w:rPr>
            </w:pPr>
            <w:r w:rsidRPr="00C87357">
              <w:rPr>
                <w:sz w:val="20"/>
                <w:szCs w:val="20"/>
              </w:rPr>
              <w:t>Using a CDSS would help deliver quality care.</w:t>
            </w:r>
          </w:p>
        </w:tc>
        <w:tc>
          <w:tcPr>
            <w:tcW w:w="1478" w:type="dxa"/>
            <w:tcBorders>
              <w:left w:val="single" w:sz="12" w:space="0" w:color="auto"/>
            </w:tcBorders>
          </w:tcPr>
          <w:p w14:paraId="47DCF5E4" w14:textId="77777777" w:rsidR="00A72A16" w:rsidRDefault="00A72A16" w:rsidP="00C81033"/>
        </w:tc>
        <w:tc>
          <w:tcPr>
            <w:tcW w:w="1430" w:type="dxa"/>
          </w:tcPr>
          <w:p w14:paraId="02D21422" w14:textId="77777777" w:rsidR="00A72A16" w:rsidRDefault="00A72A16" w:rsidP="00C81033">
            <w:r>
              <w:rPr>
                <w:noProof/>
              </w:rPr>
              <mc:AlternateContent>
                <mc:Choice Requires="wps">
                  <w:drawing>
                    <wp:anchor distT="0" distB="0" distL="114300" distR="114300" simplePos="0" relativeHeight="251678720" behindDoc="0" locked="0" layoutInCell="1" allowOverlap="1" wp14:anchorId="3D93C2F6" wp14:editId="2D5197B2">
                      <wp:simplePos x="0" y="0"/>
                      <wp:positionH relativeFrom="column">
                        <wp:posOffset>213360</wp:posOffset>
                      </wp:positionH>
                      <wp:positionV relativeFrom="paragraph">
                        <wp:posOffset>-533400</wp:posOffset>
                      </wp:positionV>
                      <wp:extent cx="342900" cy="297180"/>
                      <wp:effectExtent l="0" t="0" r="19050" b="26670"/>
                      <wp:wrapNone/>
                      <wp:docPr id="1953952500"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67C4DD" id="Rectangle 9" o:spid="_x0000_s1026" style="position:absolute;margin-left:16.8pt;margin-top:-42pt;width:27pt;height:23.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" fillcolor="white [3201]" strokecolor="black [3200]" strokeweight="1pt"/>
                  </w:pict>
                </mc:Fallback>
              </mc:AlternateContent>
            </w:r>
          </w:p>
        </w:tc>
        <w:tc>
          <w:tcPr>
            <w:tcW w:w="1465" w:type="dxa"/>
          </w:tcPr>
          <w:p w14:paraId="505B09D5" w14:textId="77777777" w:rsidR="00A72A16" w:rsidRDefault="00A72A16" w:rsidP="00C81033">
            <w:pPr>
              <w:jc w:val="center"/>
            </w:pPr>
            <w:r>
              <w:rPr>
                <w:noProof/>
              </w:rPr>
              <mc:AlternateContent>
                <mc:Choice Requires="wps">
                  <w:drawing>
                    <wp:anchor distT="0" distB="0" distL="114300" distR="114300" simplePos="0" relativeHeight="251679744" behindDoc="0" locked="0" layoutInCell="1" allowOverlap="1" wp14:anchorId="0B7D0511" wp14:editId="2E354016">
                      <wp:simplePos x="0" y="0"/>
                      <wp:positionH relativeFrom="column">
                        <wp:posOffset>187325</wp:posOffset>
                      </wp:positionH>
                      <wp:positionV relativeFrom="paragraph">
                        <wp:posOffset>-532130</wp:posOffset>
                      </wp:positionV>
                      <wp:extent cx="342900" cy="297180"/>
                      <wp:effectExtent l="0" t="0" r="19050" b="26670"/>
                      <wp:wrapNone/>
                      <wp:docPr id="743113527"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BE8A32" id="Rectangle 9" o:spid="_x0000_s1026" style="position:absolute;margin-left:14.75pt;margin-top:-41.9pt;width:27pt;height:23.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" fillcolor="white [3201]" strokecolor="black [3200]" strokeweight="1pt"/>
                  </w:pict>
                </mc:Fallback>
              </mc:AlternateContent>
            </w:r>
          </w:p>
        </w:tc>
        <w:tc>
          <w:tcPr>
            <w:tcW w:w="1492" w:type="dxa"/>
          </w:tcPr>
          <w:p w14:paraId="4F951409" w14:textId="77777777" w:rsidR="00A72A16" w:rsidRDefault="00A72A16" w:rsidP="00C81033">
            <w:r>
              <w:rPr>
                <w:noProof/>
              </w:rPr>
              <mc:AlternateContent>
                <mc:Choice Requires="wps">
                  <w:drawing>
                    <wp:anchor distT="0" distB="0" distL="114300" distR="114300" simplePos="0" relativeHeight="251680768" behindDoc="0" locked="0" layoutInCell="1" allowOverlap="1" wp14:anchorId="3FAFEAAB" wp14:editId="4BE85D37">
                      <wp:simplePos x="0" y="0"/>
                      <wp:positionH relativeFrom="column">
                        <wp:posOffset>238125</wp:posOffset>
                      </wp:positionH>
                      <wp:positionV relativeFrom="paragraph">
                        <wp:posOffset>-528320</wp:posOffset>
                      </wp:positionV>
                      <wp:extent cx="342900" cy="297180"/>
                      <wp:effectExtent l="0" t="0" r="19050" b="26670"/>
                      <wp:wrapNone/>
                      <wp:docPr id="104726784"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A1C0B1" id="Rectangle 9" o:spid="_x0000_s1026" style="position:absolute;margin-left:18.75pt;margin-top:-41.6pt;width:27pt;height:23.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" fillcolor="white [3201]" strokecolor="black [3200]" strokeweight="1pt"/>
                  </w:pict>
                </mc:Fallback>
              </mc:AlternateContent>
            </w:r>
          </w:p>
        </w:tc>
        <w:tc>
          <w:tcPr>
            <w:tcW w:w="1492" w:type="dxa"/>
          </w:tcPr>
          <w:p w14:paraId="252E7E14" w14:textId="77777777" w:rsidR="00A72A16" w:rsidRDefault="00A72A16" w:rsidP="00C81033">
            <w:r>
              <w:rPr>
                <w:noProof/>
              </w:rPr>
              <mc:AlternateContent>
                <mc:Choice Requires="wps">
                  <w:drawing>
                    <wp:anchor distT="0" distB="0" distL="114300" distR="114300" simplePos="0" relativeHeight="251681792" behindDoc="0" locked="0" layoutInCell="1" allowOverlap="1" wp14:anchorId="248F6337" wp14:editId="2C4CDCED">
                      <wp:simplePos x="0" y="0"/>
                      <wp:positionH relativeFrom="column">
                        <wp:posOffset>222250</wp:posOffset>
                      </wp:positionH>
                      <wp:positionV relativeFrom="paragraph">
                        <wp:posOffset>-530225</wp:posOffset>
                      </wp:positionV>
                      <wp:extent cx="342900" cy="297180"/>
                      <wp:effectExtent l="0" t="0" r="19050" b="26670"/>
                      <wp:wrapNone/>
                      <wp:docPr id="1152932341"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3EEA19" id="Rectangle 9" o:spid="_x0000_s1026" style="position:absolute;margin-left:17.5pt;margin-top:-41.75pt;width:27pt;height:23.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" fillcolor="white [3201]" strokecolor="black [3200]" strokeweight="1pt"/>
                  </w:pict>
                </mc:Fallback>
              </mc:AlternateContent>
            </w:r>
          </w:p>
        </w:tc>
      </w:tr>
      <w:tr w:rsidR="00A72A16" w14:paraId="2B3EC84F" w14:textId="77777777" w:rsidTr="00C81033">
        <w:trPr>
          <w:trHeight w:val="978"/>
        </w:trPr>
        <w:tc>
          <w:tcPr>
            <w:tcW w:w="1659" w:type="dxa"/>
            <w:tcBorders>
              <w:right w:val="single" w:sz="12" w:space="0" w:color="auto"/>
            </w:tcBorders>
          </w:tcPr>
          <w:p w14:paraId="4EB835B0" w14:textId="77777777" w:rsidR="00A72A16" w:rsidRPr="00C87357" w:rsidRDefault="00A72A16" w:rsidP="00C81033">
            <w:pPr>
              <w:rPr>
                <w:sz w:val="20"/>
                <w:szCs w:val="20"/>
              </w:rPr>
            </w:pPr>
            <w:r w:rsidRPr="00C87357">
              <w:rPr>
                <w:sz w:val="20"/>
                <w:szCs w:val="20"/>
              </w:rPr>
              <w:t>Implementing a CDSS would be easy.</w:t>
            </w:r>
          </w:p>
        </w:tc>
        <w:tc>
          <w:tcPr>
            <w:tcW w:w="1478" w:type="dxa"/>
            <w:tcBorders>
              <w:left w:val="single" w:sz="12" w:space="0" w:color="auto"/>
            </w:tcBorders>
          </w:tcPr>
          <w:p w14:paraId="0BF09202" w14:textId="77777777" w:rsidR="00A72A16" w:rsidRDefault="00A72A16" w:rsidP="00C81033"/>
        </w:tc>
        <w:tc>
          <w:tcPr>
            <w:tcW w:w="1430" w:type="dxa"/>
          </w:tcPr>
          <w:p w14:paraId="271E0DE0" w14:textId="77777777" w:rsidR="00A72A16" w:rsidRDefault="00A72A16" w:rsidP="00C81033"/>
        </w:tc>
        <w:tc>
          <w:tcPr>
            <w:tcW w:w="1465" w:type="dxa"/>
          </w:tcPr>
          <w:p w14:paraId="4707183A" w14:textId="77777777" w:rsidR="00A72A16" w:rsidRDefault="00A72A16" w:rsidP="00C81033"/>
        </w:tc>
        <w:tc>
          <w:tcPr>
            <w:tcW w:w="1492" w:type="dxa"/>
          </w:tcPr>
          <w:p w14:paraId="76393857" w14:textId="77777777" w:rsidR="00A72A16" w:rsidRDefault="00A72A16" w:rsidP="00C81033">
            <w:r>
              <w:rPr>
                <w:noProof/>
              </w:rPr>
              <mc:AlternateContent>
                <mc:Choice Requires="wps">
                  <w:drawing>
                    <wp:anchor distT="0" distB="0" distL="114300" distR="114300" simplePos="0" relativeHeight="251682816" behindDoc="0" locked="0" layoutInCell="1" allowOverlap="1" wp14:anchorId="7CCF4F4A" wp14:editId="1BC430B0">
                      <wp:simplePos x="0" y="0"/>
                      <wp:positionH relativeFrom="column">
                        <wp:posOffset>-2586990</wp:posOffset>
                      </wp:positionH>
                      <wp:positionV relativeFrom="paragraph">
                        <wp:posOffset>-465455</wp:posOffset>
                      </wp:positionV>
                      <wp:extent cx="342900" cy="297180"/>
                      <wp:effectExtent l="0" t="0" r="19050" b="26670"/>
                      <wp:wrapNone/>
                      <wp:docPr id="522252889"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81B44C" id="Rectangle 9" o:spid="_x0000_s1026" style="position:absolute;margin-left:-203.7pt;margin-top:-36.65pt;width:27pt;height:23.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" fillcolor="white [3201]" strokecolor="black [3200]" strokeweight="1pt"/>
                  </w:pict>
                </mc:Fallback>
              </mc:AlternateContent>
            </w:r>
            <w:r>
              <w:rPr>
                <w:noProof/>
              </w:rPr>
              <mc:AlternateContent>
                <mc:Choice Requires="wps">
                  <w:drawing>
                    <wp:anchor distT="0" distB="0" distL="114300" distR="114300" simplePos="0" relativeHeight="251683840" behindDoc="0" locked="0" layoutInCell="1" allowOverlap="1" wp14:anchorId="0512EB91" wp14:editId="508C9971">
                      <wp:simplePos x="0" y="0"/>
                      <wp:positionH relativeFrom="column">
                        <wp:posOffset>-1636395</wp:posOffset>
                      </wp:positionH>
                      <wp:positionV relativeFrom="paragraph">
                        <wp:posOffset>-465455</wp:posOffset>
                      </wp:positionV>
                      <wp:extent cx="342900" cy="297180"/>
                      <wp:effectExtent l="0" t="0" r="19050" b="26670"/>
                      <wp:wrapNone/>
                      <wp:docPr id="179017984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A69038" id="Rectangle 9" o:spid="_x0000_s1026" style="position:absolute;margin-left:-128.85pt;margin-top:-36.65pt;width:27pt;height:23.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" fillcolor="white [3201]" strokecolor="black [3200]" strokeweight="1pt"/>
                  </w:pict>
                </mc:Fallback>
              </mc:AlternateContent>
            </w:r>
            <w:r>
              <w:rPr>
                <w:noProof/>
              </w:rPr>
              <mc:AlternateContent>
                <mc:Choice Requires="wps">
                  <w:drawing>
                    <wp:anchor distT="0" distB="0" distL="114300" distR="114300" simplePos="0" relativeHeight="251684864" behindDoc="0" locked="0" layoutInCell="1" allowOverlap="1" wp14:anchorId="5DA0A78D" wp14:editId="3CE76529">
                      <wp:simplePos x="0" y="0"/>
                      <wp:positionH relativeFrom="column">
                        <wp:posOffset>-754380</wp:posOffset>
                      </wp:positionH>
                      <wp:positionV relativeFrom="paragraph">
                        <wp:posOffset>-464185</wp:posOffset>
                      </wp:positionV>
                      <wp:extent cx="342900" cy="297180"/>
                      <wp:effectExtent l="0" t="0" r="19050" b="26670"/>
                      <wp:wrapNone/>
                      <wp:docPr id="101926196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FD8CE3" id="Rectangle 9" o:spid="_x0000_s1026" style="position:absolute;margin-left:-59.4pt;margin-top:-36.55pt;width:27pt;height:23.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" fillcolor="white [3201]" strokecolor="black [3200]" strokeweight="1pt"/>
                  </w:pict>
                </mc:Fallback>
              </mc:AlternateContent>
            </w:r>
            <w:r>
              <w:rPr>
                <w:noProof/>
              </w:rPr>
              <mc:AlternateContent>
                <mc:Choice Requires="wps">
                  <w:drawing>
                    <wp:anchor distT="0" distB="0" distL="114300" distR="114300" simplePos="0" relativeHeight="251685888" behindDoc="0" locked="0" layoutInCell="1" allowOverlap="1" wp14:anchorId="3AF1D025" wp14:editId="142098F5">
                      <wp:simplePos x="0" y="0"/>
                      <wp:positionH relativeFrom="column">
                        <wp:posOffset>226695</wp:posOffset>
                      </wp:positionH>
                      <wp:positionV relativeFrom="paragraph">
                        <wp:posOffset>-464185</wp:posOffset>
                      </wp:positionV>
                      <wp:extent cx="342900" cy="297180"/>
                      <wp:effectExtent l="0" t="0" r="19050" b="26670"/>
                      <wp:wrapNone/>
                      <wp:docPr id="565849614"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E090D9" id="Rectangle 9" o:spid="_x0000_s1026" style="position:absolute;margin-left:17.85pt;margin-top:-36.55pt;width:27pt;height:23.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" fillcolor="white [3201]" strokecolor="black [3200]" strokeweight="1pt"/>
                  </w:pict>
                </mc:Fallback>
              </mc:AlternateContent>
            </w:r>
            <w:r>
              <w:rPr>
                <w:noProof/>
              </w:rPr>
              <mc:AlternateContent>
                <mc:Choice Requires="wps">
                  <w:drawing>
                    <wp:anchor distT="0" distB="0" distL="114300" distR="114300" simplePos="0" relativeHeight="251686912" behindDoc="0" locked="0" layoutInCell="1" allowOverlap="1" wp14:anchorId="2BB78B3E" wp14:editId="4198B849">
                      <wp:simplePos x="0" y="0"/>
                      <wp:positionH relativeFrom="column">
                        <wp:posOffset>1158240</wp:posOffset>
                      </wp:positionH>
                      <wp:positionV relativeFrom="paragraph">
                        <wp:posOffset>-462280</wp:posOffset>
                      </wp:positionV>
                      <wp:extent cx="342900" cy="297180"/>
                      <wp:effectExtent l="0" t="0" r="19050" b="26670"/>
                      <wp:wrapNone/>
                      <wp:docPr id="134414618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F89EC7" id="Rectangle 9" o:spid="_x0000_s1026" style="position:absolute;margin-left:91.2pt;margin-top:-36.4pt;width:27pt;height:23.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" fillcolor="white [3201]" strokecolor="black [3200]" strokeweight="1pt"/>
                  </w:pict>
                </mc:Fallback>
              </mc:AlternateContent>
            </w:r>
          </w:p>
        </w:tc>
        <w:tc>
          <w:tcPr>
            <w:tcW w:w="1492" w:type="dxa"/>
          </w:tcPr>
          <w:p w14:paraId="0C33688E" w14:textId="77777777" w:rsidR="00A72A16" w:rsidRDefault="00A72A16" w:rsidP="00C81033"/>
        </w:tc>
      </w:tr>
      <w:tr w:rsidR="00A72A16" w14:paraId="62916669" w14:textId="77777777" w:rsidTr="00C81033">
        <w:trPr>
          <w:trHeight w:val="1417"/>
        </w:trPr>
        <w:tc>
          <w:tcPr>
            <w:tcW w:w="1659" w:type="dxa"/>
            <w:tcBorders>
              <w:bottom w:val="single" w:sz="4" w:space="0" w:color="auto"/>
              <w:right w:val="single" w:sz="12" w:space="0" w:color="auto"/>
            </w:tcBorders>
          </w:tcPr>
          <w:p w14:paraId="2297456F" w14:textId="77777777" w:rsidR="00A72A16" w:rsidRPr="00C87357" w:rsidRDefault="00A72A16" w:rsidP="00C81033">
            <w:pPr>
              <w:rPr>
                <w:sz w:val="20"/>
                <w:szCs w:val="20"/>
              </w:rPr>
            </w:pPr>
            <w:r w:rsidRPr="00C87357">
              <w:rPr>
                <w:sz w:val="20"/>
                <w:szCs w:val="20"/>
              </w:rPr>
              <w:t>A CDSS would positively impact the decision</w:t>
            </w:r>
            <w:r>
              <w:rPr>
                <w:sz w:val="20"/>
                <w:szCs w:val="20"/>
              </w:rPr>
              <w:t>-</w:t>
            </w:r>
            <w:r w:rsidRPr="00C87357">
              <w:rPr>
                <w:sz w:val="20"/>
                <w:szCs w:val="20"/>
              </w:rPr>
              <w:t>making process.</w:t>
            </w:r>
          </w:p>
        </w:tc>
        <w:tc>
          <w:tcPr>
            <w:tcW w:w="1478" w:type="dxa"/>
            <w:tcBorders>
              <w:left w:val="single" w:sz="12" w:space="0" w:color="auto"/>
              <w:bottom w:val="single" w:sz="4" w:space="0" w:color="auto"/>
            </w:tcBorders>
          </w:tcPr>
          <w:p w14:paraId="204F78C9" w14:textId="77777777" w:rsidR="00A72A16" w:rsidRDefault="00A72A16" w:rsidP="00C81033"/>
        </w:tc>
        <w:tc>
          <w:tcPr>
            <w:tcW w:w="1430" w:type="dxa"/>
            <w:tcBorders>
              <w:bottom w:val="single" w:sz="4" w:space="0" w:color="auto"/>
            </w:tcBorders>
          </w:tcPr>
          <w:p w14:paraId="23D9791C" w14:textId="77777777" w:rsidR="00A72A16" w:rsidRDefault="00A72A16" w:rsidP="00C81033">
            <w:r>
              <w:rPr>
                <w:noProof/>
              </w:rPr>
              <mc:AlternateContent>
                <mc:Choice Requires="wps">
                  <w:drawing>
                    <wp:anchor distT="0" distB="0" distL="114300" distR="114300" simplePos="0" relativeHeight="251692032" behindDoc="0" locked="0" layoutInCell="1" allowOverlap="1" wp14:anchorId="41A6E195" wp14:editId="25D4CE1E">
                      <wp:simplePos x="0" y="0"/>
                      <wp:positionH relativeFrom="column">
                        <wp:posOffset>3004185</wp:posOffset>
                      </wp:positionH>
                      <wp:positionV relativeFrom="paragraph">
                        <wp:posOffset>-377190</wp:posOffset>
                      </wp:positionV>
                      <wp:extent cx="342900" cy="297180"/>
                      <wp:effectExtent l="0" t="0" r="19050" b="26670"/>
                      <wp:wrapNone/>
                      <wp:docPr id="87060008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3B8872" id="Rectangle 9" o:spid="_x0000_s1026" style="position:absolute;margin-left:236.55pt;margin-top:-29.7pt;width:27pt;height:23.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" fillcolor="white [3201]" strokecolor="black [3200]" strokeweight="1pt"/>
                  </w:pict>
                </mc:Fallback>
              </mc:AlternateContent>
            </w:r>
            <w:r>
              <w:rPr>
                <w:noProof/>
              </w:rPr>
              <mc:AlternateContent>
                <mc:Choice Requires="wps">
                  <w:drawing>
                    <wp:anchor distT="0" distB="0" distL="114300" distR="114300" simplePos="0" relativeHeight="251691008" behindDoc="0" locked="0" layoutInCell="1" allowOverlap="1" wp14:anchorId="4FA573F0" wp14:editId="3505427F">
                      <wp:simplePos x="0" y="0"/>
                      <wp:positionH relativeFrom="column">
                        <wp:posOffset>2072640</wp:posOffset>
                      </wp:positionH>
                      <wp:positionV relativeFrom="paragraph">
                        <wp:posOffset>-379095</wp:posOffset>
                      </wp:positionV>
                      <wp:extent cx="342900" cy="297180"/>
                      <wp:effectExtent l="0" t="0" r="19050" b="26670"/>
                      <wp:wrapNone/>
                      <wp:docPr id="196410137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DC0025" id="Rectangle 9" o:spid="_x0000_s1026" style="position:absolute;margin-left:163.2pt;margin-top:-29.85pt;width:27pt;height:23.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" fillcolor="white [3201]" strokecolor="black [3200]" strokeweight="1pt"/>
                  </w:pict>
                </mc:Fallback>
              </mc:AlternateContent>
            </w:r>
            <w:r>
              <w:rPr>
                <w:noProof/>
              </w:rPr>
              <mc:AlternateContent>
                <mc:Choice Requires="wps">
                  <w:drawing>
                    <wp:anchor distT="0" distB="0" distL="114300" distR="114300" simplePos="0" relativeHeight="251689984" behindDoc="0" locked="0" layoutInCell="1" allowOverlap="1" wp14:anchorId="359B61DB" wp14:editId="4C38AB02">
                      <wp:simplePos x="0" y="0"/>
                      <wp:positionH relativeFrom="column">
                        <wp:posOffset>1091565</wp:posOffset>
                      </wp:positionH>
                      <wp:positionV relativeFrom="paragraph">
                        <wp:posOffset>-379095</wp:posOffset>
                      </wp:positionV>
                      <wp:extent cx="342900" cy="297180"/>
                      <wp:effectExtent l="0" t="0" r="19050" b="26670"/>
                      <wp:wrapNone/>
                      <wp:docPr id="315446955"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9E4CFE" id="Rectangle 9" o:spid="_x0000_s1026" style="position:absolute;margin-left:85.95pt;margin-top:-29.85pt;width:27pt;height:23.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" fillcolor="white [3201]" strokecolor="black [3200]" strokeweight="1pt"/>
                  </w:pict>
                </mc:Fallback>
              </mc:AlternateContent>
            </w:r>
            <w:r>
              <w:rPr>
                <w:noProof/>
              </w:rPr>
              <mc:AlternateContent>
                <mc:Choice Requires="wps">
                  <w:drawing>
                    <wp:anchor distT="0" distB="0" distL="114300" distR="114300" simplePos="0" relativeHeight="251688960" behindDoc="0" locked="0" layoutInCell="1" allowOverlap="1" wp14:anchorId="6CB7797C" wp14:editId="01704CA3">
                      <wp:simplePos x="0" y="0"/>
                      <wp:positionH relativeFrom="column">
                        <wp:posOffset>209550</wp:posOffset>
                      </wp:positionH>
                      <wp:positionV relativeFrom="paragraph">
                        <wp:posOffset>-380365</wp:posOffset>
                      </wp:positionV>
                      <wp:extent cx="342900" cy="297180"/>
                      <wp:effectExtent l="0" t="0" r="19050" b="26670"/>
                      <wp:wrapNone/>
                      <wp:docPr id="124498973"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5CBF05" id="Rectangle 9" o:spid="_x0000_s1026" style="position:absolute;margin-left:16.5pt;margin-top:-29.95pt;width:27pt;height:23.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" fillcolor="white [3201]" strokecolor="black [3200]" strokeweight="1pt"/>
                  </w:pict>
                </mc:Fallback>
              </mc:AlternateContent>
            </w:r>
            <w:r>
              <w:rPr>
                <w:noProof/>
              </w:rPr>
              <mc:AlternateContent>
                <mc:Choice Requires="wps">
                  <w:drawing>
                    <wp:anchor distT="0" distB="0" distL="114300" distR="114300" simplePos="0" relativeHeight="251687936" behindDoc="0" locked="0" layoutInCell="1" allowOverlap="1" wp14:anchorId="3C7551FB" wp14:editId="1AE294B9">
                      <wp:simplePos x="0" y="0"/>
                      <wp:positionH relativeFrom="column">
                        <wp:posOffset>-741045</wp:posOffset>
                      </wp:positionH>
                      <wp:positionV relativeFrom="paragraph">
                        <wp:posOffset>-380365</wp:posOffset>
                      </wp:positionV>
                      <wp:extent cx="342900" cy="297180"/>
                      <wp:effectExtent l="0" t="0" r="19050" b="26670"/>
                      <wp:wrapNone/>
                      <wp:docPr id="843561123"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7455C5" id="Rectangle 9" o:spid="_x0000_s1026" style="position:absolute;margin-left:-58.35pt;margin-top:-29.95pt;width:27pt;height:23.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" fillcolor="white [3201]" strokecolor="black [3200]" strokeweight="1pt"/>
                  </w:pict>
                </mc:Fallback>
              </mc:AlternateContent>
            </w:r>
          </w:p>
        </w:tc>
        <w:tc>
          <w:tcPr>
            <w:tcW w:w="1465" w:type="dxa"/>
            <w:tcBorders>
              <w:bottom w:val="single" w:sz="4" w:space="0" w:color="auto"/>
            </w:tcBorders>
          </w:tcPr>
          <w:p w14:paraId="6907E296" w14:textId="77777777" w:rsidR="00A72A16" w:rsidRDefault="00A72A16" w:rsidP="00C81033"/>
        </w:tc>
        <w:tc>
          <w:tcPr>
            <w:tcW w:w="1492" w:type="dxa"/>
            <w:tcBorders>
              <w:bottom w:val="single" w:sz="4" w:space="0" w:color="auto"/>
            </w:tcBorders>
          </w:tcPr>
          <w:p w14:paraId="6E8C9644" w14:textId="77777777" w:rsidR="00A72A16" w:rsidRDefault="00A72A16" w:rsidP="00C81033"/>
        </w:tc>
        <w:tc>
          <w:tcPr>
            <w:tcW w:w="1492" w:type="dxa"/>
            <w:tcBorders>
              <w:bottom w:val="single" w:sz="4" w:space="0" w:color="auto"/>
            </w:tcBorders>
          </w:tcPr>
          <w:p w14:paraId="226D9F9F" w14:textId="77777777" w:rsidR="00A72A16" w:rsidRDefault="00A72A16" w:rsidP="00C81033"/>
        </w:tc>
      </w:tr>
      <w:tr w:rsidR="00A72A16" w14:paraId="6EEAE9DD" w14:textId="77777777" w:rsidTr="00C81033">
        <w:trPr>
          <w:trHeight w:val="1409"/>
        </w:trPr>
        <w:tc>
          <w:tcPr>
            <w:tcW w:w="1659" w:type="dxa"/>
            <w:tcBorders>
              <w:bottom w:val="single" w:sz="4" w:space="0" w:color="auto"/>
              <w:right w:val="single" w:sz="12" w:space="0" w:color="auto"/>
            </w:tcBorders>
          </w:tcPr>
          <w:p w14:paraId="7F12A734" w14:textId="77777777" w:rsidR="00A72A16" w:rsidRPr="00C87357" w:rsidRDefault="00A72A16" w:rsidP="00C81033">
            <w:pPr>
              <w:rPr>
                <w:sz w:val="20"/>
                <w:szCs w:val="20"/>
              </w:rPr>
            </w:pPr>
            <w:r w:rsidRPr="00C87357">
              <w:rPr>
                <w:sz w:val="20"/>
                <w:szCs w:val="20"/>
              </w:rPr>
              <w:t>The CDSS will be helpful when engaging with patients’ treatment plans.</w:t>
            </w:r>
          </w:p>
        </w:tc>
        <w:tc>
          <w:tcPr>
            <w:tcW w:w="1478" w:type="dxa"/>
            <w:tcBorders>
              <w:left w:val="single" w:sz="12" w:space="0" w:color="auto"/>
              <w:bottom w:val="single" w:sz="4" w:space="0" w:color="auto"/>
            </w:tcBorders>
          </w:tcPr>
          <w:p w14:paraId="09A566A9" w14:textId="77777777" w:rsidR="00A72A16" w:rsidRDefault="00A72A16" w:rsidP="00C81033"/>
        </w:tc>
        <w:tc>
          <w:tcPr>
            <w:tcW w:w="1430" w:type="dxa"/>
            <w:tcBorders>
              <w:bottom w:val="single" w:sz="4" w:space="0" w:color="auto"/>
            </w:tcBorders>
          </w:tcPr>
          <w:p w14:paraId="2960231C" w14:textId="77777777" w:rsidR="00A72A16" w:rsidRDefault="00A72A16" w:rsidP="00C81033">
            <w:r>
              <w:rPr>
                <w:noProof/>
              </w:rPr>
              <mc:AlternateContent>
                <mc:Choice Requires="wps">
                  <w:drawing>
                    <wp:anchor distT="0" distB="0" distL="114300" distR="114300" simplePos="0" relativeHeight="251697152" behindDoc="0" locked="0" layoutInCell="1" allowOverlap="1" wp14:anchorId="7DCB6DCA" wp14:editId="60FCE541">
                      <wp:simplePos x="0" y="0"/>
                      <wp:positionH relativeFrom="column">
                        <wp:posOffset>3011805</wp:posOffset>
                      </wp:positionH>
                      <wp:positionV relativeFrom="paragraph">
                        <wp:posOffset>-549275</wp:posOffset>
                      </wp:positionV>
                      <wp:extent cx="342900" cy="297180"/>
                      <wp:effectExtent l="0" t="0" r="19050" b="26670"/>
                      <wp:wrapNone/>
                      <wp:docPr id="2092688631"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DB4EDA" id="Rectangle 9" o:spid="_x0000_s1026" style="position:absolute;margin-left:237.15pt;margin-top:-43.25pt;width:27pt;height:23.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" fillcolor="white [3201]" strokecolor="black [3200]" strokeweight="1pt"/>
                  </w:pict>
                </mc:Fallback>
              </mc:AlternateContent>
            </w:r>
            <w:r>
              <w:rPr>
                <w:noProof/>
              </w:rPr>
              <mc:AlternateContent>
                <mc:Choice Requires="wps">
                  <w:drawing>
                    <wp:anchor distT="0" distB="0" distL="114300" distR="114300" simplePos="0" relativeHeight="251696128" behindDoc="0" locked="0" layoutInCell="1" allowOverlap="1" wp14:anchorId="2B008C9F" wp14:editId="49A1D889">
                      <wp:simplePos x="0" y="0"/>
                      <wp:positionH relativeFrom="column">
                        <wp:posOffset>2080260</wp:posOffset>
                      </wp:positionH>
                      <wp:positionV relativeFrom="paragraph">
                        <wp:posOffset>-551180</wp:posOffset>
                      </wp:positionV>
                      <wp:extent cx="342900" cy="297180"/>
                      <wp:effectExtent l="0" t="0" r="19050" b="26670"/>
                      <wp:wrapNone/>
                      <wp:docPr id="1753388963"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F3F841" id="Rectangle 9" o:spid="_x0000_s1026" style="position:absolute;margin-left:163.8pt;margin-top:-43.4pt;width:27pt;height:23.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" fillcolor="white [3201]" strokecolor="black [3200]" strokeweight="1pt"/>
                  </w:pict>
                </mc:Fallback>
              </mc:AlternateContent>
            </w:r>
            <w:r>
              <w:rPr>
                <w:noProof/>
              </w:rPr>
              <mc:AlternateContent>
                <mc:Choice Requires="wps">
                  <w:drawing>
                    <wp:anchor distT="0" distB="0" distL="114300" distR="114300" simplePos="0" relativeHeight="251695104" behindDoc="0" locked="0" layoutInCell="1" allowOverlap="1" wp14:anchorId="086A5372" wp14:editId="0418E1FA">
                      <wp:simplePos x="0" y="0"/>
                      <wp:positionH relativeFrom="column">
                        <wp:posOffset>1099185</wp:posOffset>
                      </wp:positionH>
                      <wp:positionV relativeFrom="paragraph">
                        <wp:posOffset>-551180</wp:posOffset>
                      </wp:positionV>
                      <wp:extent cx="342900" cy="297180"/>
                      <wp:effectExtent l="0" t="0" r="19050" b="26670"/>
                      <wp:wrapNone/>
                      <wp:docPr id="551309637"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181491" id="Rectangle 9" o:spid="_x0000_s1026" style="position:absolute;margin-left:86.55pt;margin-top:-43.4pt;width:27pt;height:23.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" fillcolor="white [3201]" strokecolor="black [3200]" strokeweight="1pt"/>
                  </w:pict>
                </mc:Fallback>
              </mc:AlternateContent>
            </w:r>
            <w:r>
              <w:rPr>
                <w:noProof/>
              </w:rPr>
              <mc:AlternateContent>
                <mc:Choice Requires="wps">
                  <w:drawing>
                    <wp:anchor distT="0" distB="0" distL="114300" distR="114300" simplePos="0" relativeHeight="251694080" behindDoc="0" locked="0" layoutInCell="1" allowOverlap="1" wp14:anchorId="69DA1F55" wp14:editId="01005065">
                      <wp:simplePos x="0" y="0"/>
                      <wp:positionH relativeFrom="column">
                        <wp:posOffset>217170</wp:posOffset>
                      </wp:positionH>
                      <wp:positionV relativeFrom="paragraph">
                        <wp:posOffset>-552450</wp:posOffset>
                      </wp:positionV>
                      <wp:extent cx="342900" cy="297180"/>
                      <wp:effectExtent l="0" t="0" r="19050" b="26670"/>
                      <wp:wrapNone/>
                      <wp:docPr id="36420968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892FE7" id="Rectangle 9" o:spid="_x0000_s1026" style="position:absolute;margin-left:17.1pt;margin-top:-43.5pt;width:27pt;height:23.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" fillcolor="white [3201]" strokecolor="black [3200]" strokeweight="1pt"/>
                  </w:pict>
                </mc:Fallback>
              </mc:AlternateContent>
            </w:r>
            <w:r>
              <w:rPr>
                <w:noProof/>
              </w:rPr>
              <mc:AlternateContent>
                <mc:Choice Requires="wps">
                  <w:drawing>
                    <wp:anchor distT="0" distB="0" distL="114300" distR="114300" simplePos="0" relativeHeight="251693056" behindDoc="0" locked="0" layoutInCell="1" allowOverlap="1" wp14:anchorId="09191446" wp14:editId="6FF40F6A">
                      <wp:simplePos x="0" y="0"/>
                      <wp:positionH relativeFrom="column">
                        <wp:posOffset>-733425</wp:posOffset>
                      </wp:positionH>
                      <wp:positionV relativeFrom="paragraph">
                        <wp:posOffset>-552450</wp:posOffset>
                      </wp:positionV>
                      <wp:extent cx="342900" cy="297180"/>
                      <wp:effectExtent l="0" t="0" r="19050" b="26670"/>
                      <wp:wrapNone/>
                      <wp:docPr id="210239168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22DEA4" id="Rectangle 9" o:spid="_x0000_s1026" style="position:absolute;margin-left:-57.75pt;margin-top:-43.5pt;width:27pt;height:23.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" fillcolor="white [3201]" strokecolor="black [3200]" strokeweight="1pt"/>
                  </w:pict>
                </mc:Fallback>
              </mc:AlternateContent>
            </w:r>
          </w:p>
        </w:tc>
        <w:tc>
          <w:tcPr>
            <w:tcW w:w="1465" w:type="dxa"/>
            <w:tcBorders>
              <w:bottom w:val="single" w:sz="4" w:space="0" w:color="auto"/>
            </w:tcBorders>
          </w:tcPr>
          <w:p w14:paraId="682FA81C" w14:textId="77777777" w:rsidR="00A72A16" w:rsidRDefault="00A72A16" w:rsidP="00C81033"/>
        </w:tc>
        <w:tc>
          <w:tcPr>
            <w:tcW w:w="1492" w:type="dxa"/>
            <w:tcBorders>
              <w:bottom w:val="single" w:sz="4" w:space="0" w:color="auto"/>
            </w:tcBorders>
          </w:tcPr>
          <w:p w14:paraId="07512A32" w14:textId="77777777" w:rsidR="00A72A16" w:rsidRDefault="00A72A16" w:rsidP="00C81033"/>
        </w:tc>
        <w:tc>
          <w:tcPr>
            <w:tcW w:w="1492" w:type="dxa"/>
            <w:tcBorders>
              <w:bottom w:val="single" w:sz="4" w:space="0" w:color="auto"/>
            </w:tcBorders>
          </w:tcPr>
          <w:p w14:paraId="4FCC627B" w14:textId="77777777" w:rsidR="00A72A16" w:rsidRDefault="00A72A16" w:rsidP="00C81033"/>
        </w:tc>
      </w:tr>
      <w:tr w:rsidR="00A72A16" w14:paraId="641C4EDC" w14:textId="77777777" w:rsidTr="00C81033">
        <w:tc>
          <w:tcPr>
            <w:tcW w:w="1659" w:type="dxa"/>
            <w:tcBorders>
              <w:top w:val="single" w:sz="4" w:space="0" w:color="auto"/>
              <w:left w:val="nil"/>
              <w:bottom w:val="nil"/>
              <w:right w:val="nil"/>
            </w:tcBorders>
          </w:tcPr>
          <w:p w14:paraId="451AB3AD" w14:textId="77777777" w:rsidR="00A72A16" w:rsidRDefault="00A72A16" w:rsidP="00C81033"/>
        </w:tc>
        <w:tc>
          <w:tcPr>
            <w:tcW w:w="1478" w:type="dxa"/>
            <w:tcBorders>
              <w:top w:val="single" w:sz="4" w:space="0" w:color="auto"/>
              <w:left w:val="nil"/>
              <w:bottom w:val="nil"/>
              <w:right w:val="nil"/>
            </w:tcBorders>
          </w:tcPr>
          <w:p w14:paraId="2C6BDF5F" w14:textId="77777777" w:rsidR="00A72A16" w:rsidRDefault="00A72A16" w:rsidP="00C81033">
            <w:r>
              <w:rPr>
                <w:noProof/>
              </w:rPr>
              <mc:AlternateContent>
                <mc:Choice Requires="wps">
                  <w:drawing>
                    <wp:anchor distT="0" distB="0" distL="114300" distR="114300" simplePos="0" relativeHeight="251698176" behindDoc="0" locked="0" layoutInCell="1" allowOverlap="1" wp14:anchorId="78813654" wp14:editId="60F3D543">
                      <wp:simplePos x="0" y="0"/>
                      <wp:positionH relativeFrom="column">
                        <wp:posOffset>250825</wp:posOffset>
                      </wp:positionH>
                      <wp:positionV relativeFrom="paragraph">
                        <wp:posOffset>-480695</wp:posOffset>
                      </wp:positionV>
                      <wp:extent cx="342900" cy="297180"/>
                      <wp:effectExtent l="0" t="0" r="19050" b="26670"/>
                      <wp:wrapNone/>
                      <wp:docPr id="171113046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626D09" id="Rectangle 9" o:spid="_x0000_s1026" style="position:absolute;margin-left:19.75pt;margin-top:-37.85pt;width:27pt;height:23.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" fillcolor="white [3201]" strokecolor="black [3200]" strokeweight="1pt"/>
                  </w:pict>
                </mc:Fallback>
              </mc:AlternateContent>
            </w:r>
            <w:r>
              <w:rPr>
                <w:noProof/>
              </w:rPr>
              <mc:AlternateContent>
                <mc:Choice Requires="wps">
                  <w:drawing>
                    <wp:anchor distT="0" distB="0" distL="114300" distR="114300" simplePos="0" relativeHeight="251699200" behindDoc="0" locked="0" layoutInCell="1" allowOverlap="1" wp14:anchorId="0BEC89E3" wp14:editId="054965B4">
                      <wp:simplePos x="0" y="0"/>
                      <wp:positionH relativeFrom="column">
                        <wp:posOffset>1201420</wp:posOffset>
                      </wp:positionH>
                      <wp:positionV relativeFrom="paragraph">
                        <wp:posOffset>-480695</wp:posOffset>
                      </wp:positionV>
                      <wp:extent cx="342900" cy="297180"/>
                      <wp:effectExtent l="0" t="0" r="19050" b="26670"/>
                      <wp:wrapNone/>
                      <wp:docPr id="2032139531"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185F2" id="Rectangle 9" o:spid="_x0000_s1026" style="position:absolute;margin-left:94.6pt;margin-top:-37.85pt;width:27pt;height:23.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" fillcolor="white [3201]" strokecolor="black [3200]" strokeweight="1pt"/>
                  </w:pict>
                </mc:Fallback>
              </mc:AlternateContent>
            </w:r>
            <w:r>
              <w:rPr>
                <w:noProof/>
              </w:rPr>
              <mc:AlternateContent>
                <mc:Choice Requires="wps">
                  <w:drawing>
                    <wp:anchor distT="0" distB="0" distL="114300" distR="114300" simplePos="0" relativeHeight="251700224" behindDoc="0" locked="0" layoutInCell="1" allowOverlap="1" wp14:anchorId="20974B0F" wp14:editId="6BCF4F41">
                      <wp:simplePos x="0" y="0"/>
                      <wp:positionH relativeFrom="column">
                        <wp:posOffset>2083435</wp:posOffset>
                      </wp:positionH>
                      <wp:positionV relativeFrom="paragraph">
                        <wp:posOffset>-479425</wp:posOffset>
                      </wp:positionV>
                      <wp:extent cx="342900" cy="297180"/>
                      <wp:effectExtent l="0" t="0" r="19050" b="26670"/>
                      <wp:wrapNone/>
                      <wp:docPr id="777514980"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6F998A" id="Rectangle 9" o:spid="_x0000_s1026" style="position:absolute;margin-left:164.05pt;margin-top:-37.75pt;width:27pt;height:23.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" fillcolor="white [3201]" strokecolor="black [3200]" strokeweight="1pt"/>
                  </w:pict>
                </mc:Fallback>
              </mc:AlternateContent>
            </w:r>
            <w:r>
              <w:rPr>
                <w:noProof/>
              </w:rPr>
              <mc:AlternateContent>
                <mc:Choice Requires="wps">
                  <w:drawing>
                    <wp:anchor distT="0" distB="0" distL="114300" distR="114300" simplePos="0" relativeHeight="251701248" behindDoc="0" locked="0" layoutInCell="1" allowOverlap="1" wp14:anchorId="68EC1DA7" wp14:editId="0B20588B">
                      <wp:simplePos x="0" y="0"/>
                      <wp:positionH relativeFrom="column">
                        <wp:posOffset>3064510</wp:posOffset>
                      </wp:positionH>
                      <wp:positionV relativeFrom="paragraph">
                        <wp:posOffset>-479425</wp:posOffset>
                      </wp:positionV>
                      <wp:extent cx="342900" cy="297180"/>
                      <wp:effectExtent l="0" t="0" r="19050" b="26670"/>
                      <wp:wrapNone/>
                      <wp:docPr id="1204667710"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F003C5" id="Rectangle 9" o:spid="_x0000_s1026" style="position:absolute;margin-left:241.3pt;margin-top:-37.75pt;width:27pt;height:23.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" fillcolor="white [3201]" strokecolor="black [3200]" strokeweight="1pt"/>
                  </w:pict>
                </mc:Fallback>
              </mc:AlternateContent>
            </w:r>
            <w:r>
              <w:rPr>
                <w:noProof/>
              </w:rPr>
              <mc:AlternateContent>
                <mc:Choice Requires="wps">
                  <w:drawing>
                    <wp:anchor distT="0" distB="0" distL="114300" distR="114300" simplePos="0" relativeHeight="251702272" behindDoc="0" locked="0" layoutInCell="1" allowOverlap="1" wp14:anchorId="6DD7476C" wp14:editId="72F17D92">
                      <wp:simplePos x="0" y="0"/>
                      <wp:positionH relativeFrom="column">
                        <wp:posOffset>3996055</wp:posOffset>
                      </wp:positionH>
                      <wp:positionV relativeFrom="paragraph">
                        <wp:posOffset>-477520</wp:posOffset>
                      </wp:positionV>
                      <wp:extent cx="342900" cy="297180"/>
                      <wp:effectExtent l="0" t="0" r="19050" b="26670"/>
                      <wp:wrapNone/>
                      <wp:docPr id="76563406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292CEB" id="Rectangle 9" o:spid="_x0000_s1026" style="position:absolute;margin-left:314.65pt;margin-top:-37.6pt;width:27pt;height:23.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" fillcolor="white [3201]" strokecolor="black [3200]" strokeweight="1pt"/>
                  </w:pict>
                </mc:Fallback>
              </mc:AlternateContent>
            </w:r>
          </w:p>
        </w:tc>
        <w:tc>
          <w:tcPr>
            <w:tcW w:w="1430" w:type="dxa"/>
            <w:tcBorders>
              <w:top w:val="single" w:sz="4" w:space="0" w:color="auto"/>
              <w:left w:val="nil"/>
              <w:bottom w:val="nil"/>
              <w:right w:val="nil"/>
            </w:tcBorders>
          </w:tcPr>
          <w:p w14:paraId="41650C17" w14:textId="77777777" w:rsidR="00A72A16" w:rsidRDefault="00A72A16" w:rsidP="00C81033"/>
        </w:tc>
        <w:tc>
          <w:tcPr>
            <w:tcW w:w="1465" w:type="dxa"/>
            <w:tcBorders>
              <w:top w:val="single" w:sz="4" w:space="0" w:color="auto"/>
              <w:left w:val="nil"/>
              <w:bottom w:val="nil"/>
              <w:right w:val="nil"/>
            </w:tcBorders>
          </w:tcPr>
          <w:p w14:paraId="5C8D9A42" w14:textId="77777777" w:rsidR="00A72A16" w:rsidRDefault="00A72A16" w:rsidP="00C81033"/>
        </w:tc>
        <w:tc>
          <w:tcPr>
            <w:tcW w:w="1492" w:type="dxa"/>
            <w:tcBorders>
              <w:top w:val="single" w:sz="4" w:space="0" w:color="auto"/>
              <w:left w:val="nil"/>
              <w:bottom w:val="nil"/>
              <w:right w:val="nil"/>
            </w:tcBorders>
          </w:tcPr>
          <w:p w14:paraId="3F63AFE4" w14:textId="77777777" w:rsidR="00A72A16" w:rsidRDefault="00A72A16" w:rsidP="00C81033"/>
        </w:tc>
        <w:tc>
          <w:tcPr>
            <w:tcW w:w="1492" w:type="dxa"/>
            <w:tcBorders>
              <w:top w:val="single" w:sz="4" w:space="0" w:color="auto"/>
              <w:left w:val="nil"/>
              <w:bottom w:val="nil"/>
              <w:right w:val="nil"/>
            </w:tcBorders>
          </w:tcPr>
          <w:p w14:paraId="6E5F9677" w14:textId="77777777" w:rsidR="00A72A16" w:rsidRDefault="00A72A16" w:rsidP="00C81033"/>
        </w:tc>
      </w:tr>
    </w:tbl>
    <w:p w14:paraId="2D0A4309" w14:textId="77777777" w:rsidR="00A72A16" w:rsidRDefault="00A72A16" w:rsidP="00C81033">
      <w:r>
        <w:t>The table above will be marked after the discussion of using a Clinical Decision Support System (CDSS). The interviewee will also be assessed on their knowledge of such a system, and whether they have made use of it or a similar system in practice.</w:t>
      </w:r>
    </w:p>
    <w:p w14:paraId="7DBA866F" w14:textId="77777777" w:rsidR="00A72A16" w:rsidRDefault="00A72A16" w:rsidP="00C81033">
      <w:pPr>
        <w:pStyle w:val="Heading2"/>
      </w:pPr>
      <w:r>
        <w:br w:type="page"/>
      </w:r>
    </w:p>
    <w:p w14:paraId="77C44C2D" w14:textId="77777777" w:rsidR="00A72A16" w:rsidRDefault="00A72A16" w:rsidP="00C81033">
      <w:pPr>
        <w:pStyle w:val="Heading1"/>
      </w:pPr>
      <w:bookmarkStart w:id="39" w:name="_Toc180071995"/>
      <w:r>
        <w:lastRenderedPageBreak/>
        <w:t>General Questions</w:t>
      </w:r>
      <w:bookmarkEnd w:id="39"/>
    </w:p>
    <w:p w14:paraId="40AB644A" w14:textId="77777777" w:rsidR="00A72A16" w:rsidRDefault="00A72A16" w:rsidP="00A72A16">
      <w:pPr>
        <w:pStyle w:val="ListParagraph"/>
        <w:numPr>
          <w:ilvl w:val="0"/>
          <w:numId w:val="14"/>
        </w:numPr>
        <w:ind w:left="-142"/>
      </w:pPr>
      <w:r>
        <w:t>Do you have any concerns about the implementation of this new system?</w:t>
      </w:r>
    </w:p>
    <w:p w14:paraId="0A335429" w14:textId="77777777" w:rsidR="00A72A16" w:rsidRDefault="00A72A16" w:rsidP="00C81033">
      <w:pPr>
        <w:pStyle w:val="ListParagraph"/>
        <w:ind w:left="-142"/>
      </w:pPr>
      <w:r>
        <w:rPr>
          <w:noProof/>
        </w:rPr>
        <mc:AlternateContent>
          <mc:Choice Requires="wpg">
            <w:drawing>
              <wp:anchor distT="0" distB="0" distL="114300" distR="114300" simplePos="0" relativeHeight="251704320" behindDoc="0" locked="0" layoutInCell="1" allowOverlap="1" wp14:anchorId="6C0A3BB6" wp14:editId="6FE6A006">
                <wp:simplePos x="0" y="0"/>
                <wp:positionH relativeFrom="column">
                  <wp:posOffset>-83820</wp:posOffset>
                </wp:positionH>
                <wp:positionV relativeFrom="paragraph">
                  <wp:posOffset>227965</wp:posOffset>
                </wp:positionV>
                <wp:extent cx="5768340" cy="312420"/>
                <wp:effectExtent l="0" t="0" r="22860" b="11430"/>
                <wp:wrapNone/>
                <wp:docPr id="837517115"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1645124816"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51167813"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1B1A297" id="Group 12" o:spid="_x0000_s1026" style="position:absolute;margin-left:-6.6pt;margin-top:17.95pt;width:454.2pt;height:24.6pt;z-index:251704320"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" strokecolor="black [3200]" strokeweight=".5pt">
                  <v:stroke joinstyle="miter"/>
                </v:line>
              </v:group>
            </w:pict>
          </mc:Fallback>
        </mc:AlternateContent>
      </w:r>
    </w:p>
    <w:p w14:paraId="6E30643C" w14:textId="77777777" w:rsidR="00A72A16" w:rsidRDefault="00A72A16" w:rsidP="00C81033">
      <w:pPr>
        <w:pStyle w:val="ListParagraph"/>
        <w:ind w:left="-142"/>
      </w:pPr>
    </w:p>
    <w:p w14:paraId="51824C9B" w14:textId="77777777" w:rsidR="00A72A16" w:rsidRDefault="00A72A16" w:rsidP="00C81033">
      <w:pPr>
        <w:pStyle w:val="ListParagraph"/>
        <w:ind w:left="-142"/>
      </w:pPr>
    </w:p>
    <w:p w14:paraId="0EC1A510" w14:textId="77777777" w:rsidR="00A72A16" w:rsidRDefault="00A72A16" w:rsidP="00C81033">
      <w:pPr>
        <w:pStyle w:val="ListParagraph"/>
        <w:ind w:left="-142"/>
      </w:pPr>
    </w:p>
    <w:p w14:paraId="35E6069E" w14:textId="77777777" w:rsidR="00A72A16" w:rsidRDefault="00A72A16" w:rsidP="00A72A16">
      <w:pPr>
        <w:pStyle w:val="ListParagraph"/>
        <w:numPr>
          <w:ilvl w:val="0"/>
          <w:numId w:val="14"/>
        </w:numPr>
        <w:ind w:left="-142"/>
      </w:pPr>
      <w:r>
        <w:t>How often do you engage with patients from the Oncology ward?</w:t>
      </w:r>
    </w:p>
    <w:p w14:paraId="5498B0E4" w14:textId="77777777" w:rsidR="00A72A16" w:rsidRDefault="00A72A16" w:rsidP="00C81033">
      <w:pPr>
        <w:pStyle w:val="ListParagraph"/>
        <w:ind w:left="-142"/>
      </w:pPr>
    </w:p>
    <w:p w14:paraId="00C6FE56" w14:textId="77777777" w:rsidR="00A72A16" w:rsidRDefault="00A72A16" w:rsidP="00C81033">
      <w:pPr>
        <w:pStyle w:val="ListParagraph"/>
        <w:ind w:left="-142"/>
      </w:pPr>
      <w:r>
        <w:rPr>
          <w:noProof/>
        </w:rPr>
        <mc:AlternateContent>
          <mc:Choice Requires="wpg">
            <w:drawing>
              <wp:anchor distT="0" distB="0" distL="114300" distR="114300" simplePos="0" relativeHeight="251705344" behindDoc="0" locked="0" layoutInCell="1" allowOverlap="1" wp14:anchorId="5731F981" wp14:editId="7D95FCB6">
                <wp:simplePos x="0" y="0"/>
                <wp:positionH relativeFrom="column">
                  <wp:posOffset>22860</wp:posOffset>
                </wp:positionH>
                <wp:positionV relativeFrom="paragraph">
                  <wp:posOffset>215265</wp:posOffset>
                </wp:positionV>
                <wp:extent cx="5768340" cy="312420"/>
                <wp:effectExtent l="0" t="0" r="22860" b="11430"/>
                <wp:wrapNone/>
                <wp:docPr id="27385741"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807018288"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177669923"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076F035" id="Group 12" o:spid="_x0000_s1026" style="position:absolute;margin-left:1.8pt;margin-top:16.95pt;width:454.2pt;height:24.6pt;z-index:251705344"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" strokecolor="black [3200]" strokeweight=".5pt">
                  <v:stroke joinstyle="miter"/>
                </v:line>
              </v:group>
            </w:pict>
          </mc:Fallback>
        </mc:AlternateContent>
      </w:r>
    </w:p>
    <w:p w14:paraId="6D17E51C" w14:textId="77777777" w:rsidR="00A72A16" w:rsidRDefault="00A72A16" w:rsidP="00C81033">
      <w:pPr>
        <w:pStyle w:val="ListParagraph"/>
        <w:ind w:left="-142"/>
      </w:pPr>
    </w:p>
    <w:p w14:paraId="48BD4208" w14:textId="77777777" w:rsidR="00A72A16" w:rsidRDefault="00A72A16" w:rsidP="00C81033">
      <w:pPr>
        <w:pStyle w:val="ListParagraph"/>
        <w:ind w:left="-142"/>
      </w:pPr>
    </w:p>
    <w:p w14:paraId="1F9B10A3" w14:textId="77777777" w:rsidR="00A72A16" w:rsidRDefault="00A72A16" w:rsidP="00C81033">
      <w:pPr>
        <w:pStyle w:val="ListParagraph"/>
        <w:ind w:left="-142"/>
      </w:pPr>
    </w:p>
    <w:p w14:paraId="1ADA0DFD" w14:textId="77777777" w:rsidR="00A72A16" w:rsidRDefault="00A72A16" w:rsidP="00A72A16">
      <w:pPr>
        <w:pStyle w:val="ListParagraph"/>
        <w:numPr>
          <w:ilvl w:val="0"/>
          <w:numId w:val="14"/>
        </w:numPr>
        <w:ind w:left="-142"/>
      </w:pPr>
      <w:r>
        <w:t>Do you think there would be a steep learning curve when introducing this new system?</w:t>
      </w:r>
    </w:p>
    <w:p w14:paraId="3A577568" w14:textId="77777777" w:rsidR="00A72A16" w:rsidRDefault="00A72A16" w:rsidP="00C81033">
      <w:pPr>
        <w:pStyle w:val="ListParagraph"/>
        <w:ind w:left="-142"/>
      </w:pPr>
    </w:p>
    <w:p w14:paraId="483FF018" w14:textId="77777777" w:rsidR="00A72A16" w:rsidRDefault="00A72A16" w:rsidP="00C81033">
      <w:pPr>
        <w:pStyle w:val="ListParagraph"/>
      </w:pPr>
      <w:r>
        <w:rPr>
          <w:noProof/>
        </w:rPr>
        <mc:AlternateContent>
          <mc:Choice Requires="wpg">
            <w:drawing>
              <wp:anchor distT="0" distB="0" distL="114300" distR="114300" simplePos="0" relativeHeight="251703296" behindDoc="0" locked="0" layoutInCell="1" allowOverlap="1" wp14:anchorId="601412AC" wp14:editId="356B4945">
                <wp:simplePos x="0" y="0"/>
                <wp:positionH relativeFrom="column">
                  <wp:posOffset>22860</wp:posOffset>
                </wp:positionH>
                <wp:positionV relativeFrom="paragraph">
                  <wp:posOffset>23495</wp:posOffset>
                </wp:positionV>
                <wp:extent cx="5768340" cy="312420"/>
                <wp:effectExtent l="0" t="0" r="22860" b="11430"/>
                <wp:wrapNone/>
                <wp:docPr id="601821272"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910194410"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10025250"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E1B3938" id="Group 12" o:spid="_x0000_s1026" style="position:absolute;margin-left:1.8pt;margin-top:1.85pt;width:454.2pt;height:24.6pt;z-index:251703296"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" strokecolor="black [3200]" strokeweight=".5pt">
                  <v:stroke joinstyle="miter"/>
                </v:line>
              </v:group>
            </w:pict>
          </mc:Fallback>
        </mc:AlternateContent>
      </w:r>
    </w:p>
    <w:p w14:paraId="57EAB656" w14:textId="77777777" w:rsidR="00A72A16" w:rsidRDefault="00A72A16" w:rsidP="00C81033">
      <w:pPr>
        <w:pStyle w:val="ListParagraph"/>
      </w:pPr>
    </w:p>
    <w:p w14:paraId="6261F77A" w14:textId="77777777" w:rsidR="00A72A16" w:rsidRDefault="00A72A16" w:rsidP="00C81033">
      <w:pPr>
        <w:pStyle w:val="ListParagraph"/>
        <w:ind w:left="-142"/>
      </w:pPr>
    </w:p>
    <w:p w14:paraId="635FF549" w14:textId="77777777" w:rsidR="00A72A16" w:rsidRDefault="00A72A16" w:rsidP="00A72A16">
      <w:pPr>
        <w:pStyle w:val="ListParagraph"/>
        <w:numPr>
          <w:ilvl w:val="0"/>
          <w:numId w:val="14"/>
        </w:numPr>
        <w:ind w:left="-142"/>
      </w:pPr>
      <w:r>
        <w:t>Would you recommend the CDSS to your colleagues?</w:t>
      </w:r>
    </w:p>
    <w:p w14:paraId="7351D5EC" w14:textId="77777777" w:rsidR="00A72A16" w:rsidRDefault="00A72A16" w:rsidP="00C81033">
      <w:pPr>
        <w:pStyle w:val="ListParagraph"/>
        <w:ind w:left="-142"/>
      </w:pPr>
    </w:p>
    <w:p w14:paraId="2588A7DC" w14:textId="77777777" w:rsidR="00A72A16" w:rsidRDefault="00A72A16" w:rsidP="00C81033">
      <w:pPr>
        <w:pStyle w:val="ListParagraph"/>
        <w:ind w:left="-142"/>
      </w:pPr>
      <w:r>
        <w:rPr>
          <w:noProof/>
        </w:rPr>
        <mc:AlternateContent>
          <mc:Choice Requires="wpg">
            <w:drawing>
              <wp:anchor distT="0" distB="0" distL="114300" distR="114300" simplePos="0" relativeHeight="251706368" behindDoc="0" locked="0" layoutInCell="1" allowOverlap="1" wp14:anchorId="641B563E" wp14:editId="7E0CE01A">
                <wp:simplePos x="0" y="0"/>
                <wp:positionH relativeFrom="column">
                  <wp:posOffset>0</wp:posOffset>
                </wp:positionH>
                <wp:positionV relativeFrom="paragraph">
                  <wp:posOffset>118110</wp:posOffset>
                </wp:positionV>
                <wp:extent cx="5768340" cy="312420"/>
                <wp:effectExtent l="0" t="0" r="22860" b="11430"/>
                <wp:wrapNone/>
                <wp:docPr id="1363533431"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921272247"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384777738"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DF3B192" id="Group 12" o:spid="_x0000_s1026" style="position:absolute;margin-left:0;margin-top:9.3pt;width:454.2pt;height:24.6pt;z-index:251706368"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" strokecolor="black [3200]" strokeweight=".5pt">
                  <v:stroke joinstyle="miter"/>
                </v:line>
              </v:group>
            </w:pict>
          </mc:Fallback>
        </mc:AlternateContent>
      </w:r>
    </w:p>
    <w:p w14:paraId="069C76C5" w14:textId="77777777" w:rsidR="00A72A16" w:rsidRDefault="00A72A16" w:rsidP="00C81033">
      <w:pPr>
        <w:pStyle w:val="ListParagraph"/>
        <w:ind w:left="-142"/>
      </w:pPr>
    </w:p>
    <w:p w14:paraId="3B8520DC" w14:textId="77777777" w:rsidR="00A72A16" w:rsidRDefault="00A72A16" w:rsidP="00C81033">
      <w:pPr>
        <w:pStyle w:val="ListParagraph"/>
        <w:ind w:left="-142"/>
      </w:pPr>
    </w:p>
    <w:p w14:paraId="7D4A61B9" w14:textId="77777777" w:rsidR="00A72A16" w:rsidRDefault="00A72A16" w:rsidP="00A72A16">
      <w:pPr>
        <w:pStyle w:val="ListParagraph"/>
        <w:numPr>
          <w:ilvl w:val="0"/>
          <w:numId w:val="14"/>
        </w:numPr>
        <w:ind w:left="-142"/>
      </w:pPr>
      <w:r>
        <w:t xml:space="preserve"> What are the risks you are concerned about?</w:t>
      </w:r>
    </w:p>
    <w:p w14:paraId="2993F330" w14:textId="77777777" w:rsidR="00A72A16" w:rsidRDefault="00A72A16" w:rsidP="00C81033">
      <w:pPr>
        <w:pStyle w:val="ListParagraph"/>
        <w:ind w:left="-142"/>
      </w:pPr>
    </w:p>
    <w:p w14:paraId="2BE55161" w14:textId="77777777" w:rsidR="00A72A16" w:rsidRDefault="00A72A16" w:rsidP="00C81033">
      <w:pPr>
        <w:pStyle w:val="ListParagraph"/>
        <w:ind w:left="-142"/>
      </w:pPr>
      <w:r>
        <w:rPr>
          <w:noProof/>
        </w:rPr>
        <mc:AlternateContent>
          <mc:Choice Requires="wpg">
            <w:drawing>
              <wp:anchor distT="0" distB="0" distL="114300" distR="114300" simplePos="0" relativeHeight="251707392" behindDoc="0" locked="0" layoutInCell="1" allowOverlap="1" wp14:anchorId="3188AC62" wp14:editId="4EFE4DBD">
                <wp:simplePos x="0" y="0"/>
                <wp:positionH relativeFrom="column">
                  <wp:posOffset>0</wp:posOffset>
                </wp:positionH>
                <wp:positionV relativeFrom="paragraph">
                  <wp:posOffset>67945</wp:posOffset>
                </wp:positionV>
                <wp:extent cx="5768340" cy="312420"/>
                <wp:effectExtent l="0" t="0" r="22860" b="11430"/>
                <wp:wrapNone/>
                <wp:docPr id="1696232581"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199908041"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190177070"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0A3BFDF" id="Group 12" o:spid="_x0000_s1026" style="position:absolute;margin-left:0;margin-top:5.35pt;width:454.2pt;height:24.6pt;z-index:251707392"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" strokecolor="black [3200]" strokeweight=".5pt">
                  <v:stroke joinstyle="miter"/>
                </v:line>
              </v:group>
            </w:pict>
          </mc:Fallback>
        </mc:AlternateContent>
      </w:r>
    </w:p>
    <w:p w14:paraId="176FC105" w14:textId="77777777" w:rsidR="00A72A16" w:rsidRDefault="00A72A16" w:rsidP="00C81033">
      <w:pPr>
        <w:pStyle w:val="ListParagraph"/>
      </w:pPr>
    </w:p>
    <w:p w14:paraId="354C9AEF" w14:textId="77777777" w:rsidR="00A72A16" w:rsidRDefault="00A72A16" w:rsidP="00C81033">
      <w:pPr>
        <w:pStyle w:val="ListParagraph"/>
        <w:ind w:left="-142"/>
      </w:pPr>
    </w:p>
    <w:p w14:paraId="56E08C8D" w14:textId="77777777" w:rsidR="00A72A16" w:rsidRDefault="00A72A16" w:rsidP="00A72A16">
      <w:pPr>
        <w:pStyle w:val="ListParagraph"/>
        <w:numPr>
          <w:ilvl w:val="0"/>
          <w:numId w:val="14"/>
        </w:numPr>
        <w:ind w:left="-142"/>
      </w:pPr>
      <w:r>
        <w:t>Do you think this could be applied to more than just the oncology sector?</w:t>
      </w:r>
    </w:p>
    <w:p w14:paraId="7F7CF33B" w14:textId="77777777" w:rsidR="00A72A16" w:rsidRDefault="00A72A16" w:rsidP="00C81033">
      <w:pPr>
        <w:pStyle w:val="ListParagraph"/>
        <w:ind w:left="-142"/>
      </w:pPr>
    </w:p>
    <w:p w14:paraId="778C21DB" w14:textId="77777777" w:rsidR="00A72A16" w:rsidRDefault="00A72A16" w:rsidP="00C81033">
      <w:pPr>
        <w:pStyle w:val="ListParagraph"/>
        <w:ind w:left="-142"/>
      </w:pPr>
      <w:r>
        <w:rPr>
          <w:noProof/>
        </w:rPr>
        <mc:AlternateContent>
          <mc:Choice Requires="wpg">
            <w:drawing>
              <wp:anchor distT="0" distB="0" distL="114300" distR="114300" simplePos="0" relativeHeight="251708416" behindDoc="0" locked="0" layoutInCell="1" allowOverlap="1" wp14:anchorId="2918D93A" wp14:editId="0CF93516">
                <wp:simplePos x="0" y="0"/>
                <wp:positionH relativeFrom="column">
                  <wp:posOffset>0</wp:posOffset>
                </wp:positionH>
                <wp:positionV relativeFrom="paragraph">
                  <wp:posOffset>83185</wp:posOffset>
                </wp:positionV>
                <wp:extent cx="5768340" cy="312420"/>
                <wp:effectExtent l="0" t="0" r="22860" b="11430"/>
                <wp:wrapNone/>
                <wp:docPr id="1086539968"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1569518778"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984379138"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E49776D" id="Group 12" o:spid="_x0000_s1026" style="position:absolute;margin-left:0;margin-top:6.55pt;width:454.2pt;height:24.6pt;z-index:251708416"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" strokecolor="black [3200]" strokeweight=".5pt">
                  <v:stroke joinstyle="miter"/>
                </v:line>
              </v:group>
            </w:pict>
          </mc:Fallback>
        </mc:AlternateContent>
      </w:r>
    </w:p>
    <w:p w14:paraId="55FBBF79" w14:textId="77777777" w:rsidR="00A72A16" w:rsidRPr="007C3CC7" w:rsidRDefault="00A72A16" w:rsidP="00C81033">
      <w:r>
        <w:rPr>
          <w:noProof/>
        </w:rPr>
        <mc:AlternateContent>
          <mc:Choice Requires="wps">
            <w:drawing>
              <wp:anchor distT="45720" distB="45720" distL="114300" distR="114300" simplePos="0" relativeHeight="251709440" behindDoc="0" locked="0" layoutInCell="1" allowOverlap="1" wp14:anchorId="23B8730C" wp14:editId="4F765645">
                <wp:simplePos x="0" y="0"/>
                <wp:positionH relativeFrom="column">
                  <wp:posOffset>-876300</wp:posOffset>
                </wp:positionH>
                <wp:positionV relativeFrom="paragraph">
                  <wp:posOffset>280035</wp:posOffset>
                </wp:positionV>
                <wp:extent cx="7452360" cy="647700"/>
                <wp:effectExtent l="0" t="0" r="15240" b="19050"/>
                <wp:wrapSquare wrapText="bothSides"/>
                <wp:docPr id="4236896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52360" cy="647700"/>
                        </a:xfrm>
                        <a:prstGeom prst="rect">
                          <a:avLst/>
                        </a:prstGeom>
                        <a:solidFill>
                          <a:srgbClr val="FFFFFF"/>
                        </a:solidFill>
                        <a:ln w="12700">
                          <a:solidFill>
                            <a:schemeClr val="tx1"/>
                          </a:solidFill>
                          <a:miter lim="800000"/>
                          <a:headEnd/>
                          <a:tailEnd/>
                        </a:ln>
                      </wps:spPr>
                      <wps:txbx>
                        <w:txbxContent>
                          <w:p w14:paraId="1FC5275F" w14:textId="77777777" w:rsidR="00C81033" w:rsidRPr="007C3CC7" w:rsidRDefault="00C81033" w:rsidP="00C81033">
                            <w:pPr>
                              <w:pStyle w:val="Heading1"/>
                            </w:pPr>
                            <w:bookmarkStart w:id="40" w:name="_Toc180071996"/>
                            <w:r>
                              <w:t>Interview concluded. Thank you for your time!</w:t>
                            </w:r>
                            <w:bookmarkEnd w:id="40"/>
                          </w:p>
                          <w:p w14:paraId="6984203B" w14:textId="77777777" w:rsidR="00C81033" w:rsidRDefault="00C8103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B8730C" id="_x0000_s1044" type="#_x0000_t202" style="position:absolute;margin-left:-69pt;margin-top:22.05pt;width:586.8pt;height:51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" strokecolor="black [3213]" strokeweight="1pt">
                <v:textbox>
                  <w:txbxContent>
                    <w:p w14:paraId="1FC5275F" w14:textId="77777777" w:rsidR="00C81033" w:rsidRPr="007C3CC7" w:rsidRDefault="00C81033" w:rsidP="00C81033">
                      <w:pPr>
                        <w:pStyle w:val="Heading1"/>
                      </w:pPr>
                      <w:bookmarkStart w:id="41" w:name="_Toc180071996"/>
                      <w:r>
                        <w:t>Interview concluded. Thank you for your time!</w:t>
                      </w:r>
                      <w:bookmarkEnd w:id="41"/>
                    </w:p>
                    <w:p w14:paraId="6984203B" w14:textId="77777777" w:rsidR="00C81033" w:rsidRDefault="00C81033"/>
                  </w:txbxContent>
                </v:textbox>
                <w10:wrap type="square"/>
              </v:shape>
            </w:pict>
          </mc:Fallback>
        </mc:AlternateContent>
      </w:r>
    </w:p>
    <w:p w14:paraId="35ED7AF8" w14:textId="77777777" w:rsidR="00A72A16" w:rsidRDefault="00A72A16" w:rsidP="00C81033"/>
    <w:p w14:paraId="72935927" w14:textId="77777777" w:rsidR="00A72A16" w:rsidRPr="00CB430E" w:rsidRDefault="00A72A16" w:rsidP="00C81033">
      <w:pPr>
        <w:ind w:left="-284"/>
        <w:rPr>
          <w:b/>
          <w:bCs/>
        </w:rPr>
      </w:pPr>
      <w:r w:rsidRPr="00CB430E">
        <w:rPr>
          <w:b/>
          <w:bCs/>
          <w:noProof/>
        </w:rPr>
        <mc:AlternateContent>
          <mc:Choice Requires="wps">
            <w:drawing>
              <wp:anchor distT="45720" distB="45720" distL="114300" distR="114300" simplePos="0" relativeHeight="251711488" behindDoc="1" locked="0" layoutInCell="1" allowOverlap="1" wp14:anchorId="2184D20C" wp14:editId="52D82146">
                <wp:simplePos x="0" y="0"/>
                <wp:positionH relativeFrom="column">
                  <wp:posOffset>-944880</wp:posOffset>
                </wp:positionH>
                <wp:positionV relativeFrom="paragraph">
                  <wp:posOffset>205105</wp:posOffset>
                </wp:positionV>
                <wp:extent cx="7612380" cy="805815"/>
                <wp:effectExtent l="0" t="0" r="26670" b="13335"/>
                <wp:wrapNone/>
                <wp:docPr id="8829643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12380" cy="805815"/>
                        </a:xfrm>
                        <a:prstGeom prst="rect">
                          <a:avLst/>
                        </a:prstGeom>
                        <a:solidFill>
                          <a:srgbClr val="FFFFFF"/>
                        </a:solidFill>
                        <a:ln w="9525">
                          <a:solidFill>
                            <a:srgbClr val="00B0F0"/>
                          </a:solidFill>
                          <a:miter lim="800000"/>
                          <a:headEnd/>
                          <a:tailEnd/>
                        </a:ln>
                      </wps:spPr>
                      <wps:txbx>
                        <w:txbxContent>
                          <w:p w14:paraId="717E7ADD" w14:textId="77777777" w:rsidR="00C81033" w:rsidRDefault="00C81033">
                            <w:r>
                              <w:t>Nam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84D20C" id="_x0000_s1045" type="#_x0000_t202" style="position:absolute;left:0;text-align:left;margin-left:-74.4pt;margin-top:16.15pt;width:599.4pt;height:63.45pt;z-index:-251604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" strokecolor="#00b0f0">
                <v:textbox>
                  <w:txbxContent>
                    <w:p w14:paraId="717E7ADD" w14:textId="77777777" w:rsidR="00C81033" w:rsidRDefault="00C81033">
                      <w:r>
                        <w:t>Names:</w:t>
                      </w:r>
                    </w:p>
                  </w:txbxContent>
                </v:textbox>
              </v:shape>
            </w:pict>
          </mc:Fallback>
        </mc:AlternateContent>
      </w:r>
      <w:r w:rsidRPr="00CB430E">
        <w:rPr>
          <w:b/>
          <w:bCs/>
          <w:noProof/>
        </w:rPr>
        <mc:AlternateContent>
          <mc:Choice Requires="wpg">
            <w:drawing>
              <wp:anchor distT="0" distB="0" distL="114300" distR="114300" simplePos="0" relativeHeight="251712512" behindDoc="0" locked="0" layoutInCell="1" allowOverlap="1" wp14:anchorId="26A35123" wp14:editId="488168F3">
                <wp:simplePos x="0" y="0"/>
                <wp:positionH relativeFrom="column">
                  <wp:posOffset>-205740</wp:posOffset>
                </wp:positionH>
                <wp:positionV relativeFrom="paragraph">
                  <wp:posOffset>948055</wp:posOffset>
                </wp:positionV>
                <wp:extent cx="6492240" cy="0"/>
                <wp:effectExtent l="0" t="0" r="0" b="0"/>
                <wp:wrapNone/>
                <wp:docPr id="1884093498" name="Group 14"/>
                <wp:cNvGraphicFramePr/>
                <a:graphic xmlns:a="http://schemas.openxmlformats.org/drawingml/2006/main">
                  <a:graphicData uri="http://schemas.microsoft.com/office/word/2010/wordprocessingGroup">
                    <wpg:wgp>
                      <wpg:cNvGrpSpPr/>
                      <wpg:grpSpPr>
                        <a:xfrm>
                          <a:off x="0" y="0"/>
                          <a:ext cx="6492240" cy="0"/>
                          <a:chOff x="0" y="0"/>
                          <a:chExt cx="6492240" cy="0"/>
                        </a:xfrm>
                      </wpg:grpSpPr>
                      <wps:wsp>
                        <wps:cNvPr id="1269359455" name="Straight Connector 13"/>
                        <wps:cNvCnPr/>
                        <wps:spPr>
                          <a:xfrm>
                            <a:off x="0" y="0"/>
                            <a:ext cx="2796540" cy="0"/>
                          </a:xfrm>
                          <a:prstGeom prst="line">
                            <a:avLst/>
                          </a:prstGeom>
                        </wps:spPr>
                        <wps:style>
                          <a:lnRef idx="2">
                            <a:schemeClr val="dk1"/>
                          </a:lnRef>
                          <a:fillRef idx="0">
                            <a:schemeClr val="dk1"/>
                          </a:fillRef>
                          <a:effectRef idx="1">
                            <a:schemeClr val="dk1"/>
                          </a:effectRef>
                          <a:fontRef idx="minor">
                            <a:schemeClr val="tx1"/>
                          </a:fontRef>
                        </wps:style>
                        <wps:bodyPr/>
                      </wps:wsp>
                      <wps:wsp>
                        <wps:cNvPr id="1318418234" name="Straight Connector 13"/>
                        <wps:cNvCnPr/>
                        <wps:spPr>
                          <a:xfrm>
                            <a:off x="3695700" y="0"/>
                            <a:ext cx="2796540" cy="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01582076" id="Group 14" o:spid="_x0000_s1026" style="position:absolute;margin-left:-16.2pt;margin-top:74.65pt;width:511.2pt;height:0;z-index:251712512" coordsize="649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">
                <v:line id="Straight Connector 13" o:spid="_x0000_s1027" style="position:absolute;visibility:visible;mso-wrap-style:square" from="0,0" to="279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" strokecolor="black [3200]" strokeweight="1pt">
                  <v:stroke joinstyle="miter"/>
                </v:line>
                <v:line id="Straight Connector 13" o:spid="_x0000_s1028" style="position:absolute;visibility:visible;mso-wrap-style:square" from="36957,0" to="649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" strokecolor="black [3200]" strokeweight="1pt">
                  <v:stroke joinstyle="miter"/>
                </v:line>
              </v:group>
            </w:pict>
          </mc:Fallback>
        </mc:AlternateContent>
      </w:r>
      <w:r w:rsidRPr="00CB430E">
        <w:rPr>
          <w:b/>
          <w:bCs/>
          <w:noProof/>
        </w:rPr>
        <mc:AlternateContent>
          <mc:Choice Requires="wpg">
            <w:drawing>
              <wp:anchor distT="0" distB="0" distL="114300" distR="114300" simplePos="0" relativeHeight="251710464" behindDoc="0" locked="0" layoutInCell="1" allowOverlap="1" wp14:anchorId="76528104" wp14:editId="09D887A3">
                <wp:simplePos x="0" y="0"/>
                <wp:positionH relativeFrom="column">
                  <wp:posOffset>-205740</wp:posOffset>
                </wp:positionH>
                <wp:positionV relativeFrom="paragraph">
                  <wp:posOffset>460375</wp:posOffset>
                </wp:positionV>
                <wp:extent cx="6492240" cy="0"/>
                <wp:effectExtent l="0" t="0" r="0" b="0"/>
                <wp:wrapNone/>
                <wp:docPr id="417443177" name="Group 14"/>
                <wp:cNvGraphicFramePr/>
                <a:graphic xmlns:a="http://schemas.openxmlformats.org/drawingml/2006/main">
                  <a:graphicData uri="http://schemas.microsoft.com/office/word/2010/wordprocessingGroup">
                    <wpg:wgp>
                      <wpg:cNvGrpSpPr/>
                      <wpg:grpSpPr>
                        <a:xfrm>
                          <a:off x="0" y="0"/>
                          <a:ext cx="6492240" cy="0"/>
                          <a:chOff x="0" y="0"/>
                          <a:chExt cx="6492240" cy="0"/>
                        </a:xfrm>
                      </wpg:grpSpPr>
                      <wps:wsp>
                        <wps:cNvPr id="1527035497" name="Straight Connector 13"/>
                        <wps:cNvCnPr/>
                        <wps:spPr>
                          <a:xfrm>
                            <a:off x="0" y="0"/>
                            <a:ext cx="2796540" cy="0"/>
                          </a:xfrm>
                          <a:prstGeom prst="line">
                            <a:avLst/>
                          </a:prstGeom>
                        </wps:spPr>
                        <wps:style>
                          <a:lnRef idx="2">
                            <a:schemeClr val="dk1"/>
                          </a:lnRef>
                          <a:fillRef idx="0">
                            <a:schemeClr val="dk1"/>
                          </a:fillRef>
                          <a:effectRef idx="1">
                            <a:schemeClr val="dk1"/>
                          </a:effectRef>
                          <a:fontRef idx="minor">
                            <a:schemeClr val="tx1"/>
                          </a:fontRef>
                        </wps:style>
                        <wps:bodyPr/>
                      </wps:wsp>
                      <wps:wsp>
                        <wps:cNvPr id="188256826" name="Straight Connector 13"/>
                        <wps:cNvCnPr/>
                        <wps:spPr>
                          <a:xfrm>
                            <a:off x="3695700" y="0"/>
                            <a:ext cx="2796540" cy="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1E777820" id="Group 14" o:spid="_x0000_s1026" style="position:absolute;margin-left:-16.2pt;margin-top:36.25pt;width:511.2pt;height:0;z-index:251710464" coordsize="649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">
                <v:line id="Straight Connector 13" o:spid="_x0000_s1027" style="position:absolute;visibility:visible;mso-wrap-style:square" from="0,0" to="279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" strokecolor="black [3200]" strokeweight="1pt">
                  <v:stroke joinstyle="miter"/>
                </v:line>
                <v:line id="Straight Connector 13" o:spid="_x0000_s1028" style="position:absolute;visibility:visible;mso-wrap-style:square" from="36957,0" to="649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" strokecolor="black [3200]" strokeweight="1pt">
                  <v:stroke joinstyle="miter"/>
                </v:line>
              </v:group>
            </w:pict>
          </mc:Fallback>
        </mc:AlternateContent>
      </w:r>
      <w:r w:rsidRPr="00CB430E">
        <w:rPr>
          <w:b/>
          <w:bCs/>
        </w:rPr>
        <w:t>Signatures of interview</w:t>
      </w:r>
      <w:r>
        <w:rPr>
          <w:b/>
          <w:bCs/>
        </w:rPr>
        <w:t>er</w:t>
      </w:r>
      <w:r w:rsidRPr="00CB430E">
        <w:rPr>
          <w:b/>
          <w:bCs/>
        </w:rPr>
        <w:t xml:space="preserve"> and Interviewee</w:t>
      </w:r>
    </w:p>
    <w:p w14:paraId="19D01DF0" w14:textId="77777777" w:rsidR="00A72A16" w:rsidRPr="007C3CC7" w:rsidRDefault="00A72A16" w:rsidP="00C81033">
      <w:pPr>
        <w:pStyle w:val="Heading1"/>
      </w:pPr>
    </w:p>
    <w:p w14:paraId="55BDC3D6" w14:textId="454214C2" w:rsidR="00FD0F92" w:rsidRPr="00FD0F92" w:rsidRDefault="00FD0F92" w:rsidP="00FD0F92"/>
    <w:sectPr w:rsidR="00FD0F92" w:rsidRPr="00FD0F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DA2D22" w14:textId="77777777" w:rsidR="00C81033" w:rsidRDefault="00C81033" w:rsidP="00C11F0D">
      <w:pPr>
        <w:spacing w:after="0" w:line="240" w:lineRule="auto"/>
      </w:pPr>
      <w:r>
        <w:separator/>
      </w:r>
    </w:p>
  </w:endnote>
  <w:endnote w:type="continuationSeparator" w:id="0">
    <w:p w14:paraId="4F7A7E5E" w14:textId="77777777" w:rsidR="00C81033" w:rsidRDefault="00C81033"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CD9B73" w14:textId="77777777" w:rsidR="00C81033" w:rsidRDefault="00C81033" w:rsidP="00C11F0D">
      <w:pPr>
        <w:spacing w:after="0" w:line="240" w:lineRule="auto"/>
      </w:pPr>
      <w:r>
        <w:separator/>
      </w:r>
    </w:p>
  </w:footnote>
  <w:footnote w:type="continuationSeparator" w:id="0">
    <w:p w14:paraId="4233DF6E" w14:textId="77777777" w:rsidR="00C81033" w:rsidRDefault="00C81033"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0" w15:restartNumberingAfterBreak="0">
    <w:nsid w:val="2C795F61"/>
    <w:multiLevelType w:val="hybridMultilevel"/>
    <w:tmpl w:val="8E4A4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47606458"/>
    <w:multiLevelType w:val="hybridMultilevel"/>
    <w:tmpl w:val="FAB82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5"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6"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7"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19"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20"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1"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2"/>
  </w:num>
  <w:num w:numId="2">
    <w:abstractNumId w:val="17"/>
  </w:num>
  <w:num w:numId="3">
    <w:abstractNumId w:val="20"/>
  </w:num>
  <w:num w:numId="4">
    <w:abstractNumId w:val="0"/>
  </w:num>
  <w:num w:numId="5">
    <w:abstractNumId w:val="15"/>
  </w:num>
  <w:num w:numId="6">
    <w:abstractNumId w:val="4"/>
  </w:num>
  <w:num w:numId="7">
    <w:abstractNumId w:val="8"/>
  </w:num>
  <w:num w:numId="8">
    <w:abstractNumId w:val="21"/>
  </w:num>
  <w:num w:numId="9">
    <w:abstractNumId w:val="20"/>
  </w:num>
  <w:num w:numId="10">
    <w:abstractNumId w:val="7"/>
    <w:lvlOverride w:ilvl="0">
      <w:startOverride w:val="1"/>
    </w:lvlOverride>
    <w:lvlOverride w:ilvl="1"/>
    <w:lvlOverride w:ilvl="2"/>
    <w:lvlOverride w:ilvl="3"/>
    <w:lvlOverride w:ilvl="4"/>
    <w:lvlOverride w:ilvl="5"/>
    <w:lvlOverride w:ilvl="6"/>
    <w:lvlOverride w:ilvl="7"/>
    <w:lvlOverride w:ilvl="8"/>
  </w:num>
  <w:num w:numId="11">
    <w:abstractNumId w:val="16"/>
  </w:num>
  <w:num w:numId="12">
    <w:abstractNumId w:val="6"/>
  </w:num>
  <w:num w:numId="13">
    <w:abstractNumId w:val="12"/>
  </w:num>
  <w:num w:numId="14">
    <w:abstractNumId w:val="11"/>
  </w:num>
  <w:num w:numId="15">
    <w:abstractNumId w:val="1"/>
  </w:num>
  <w:num w:numId="16">
    <w:abstractNumId w:val="19"/>
  </w:num>
  <w:num w:numId="17">
    <w:abstractNumId w:val="3"/>
  </w:num>
  <w:num w:numId="18">
    <w:abstractNumId w:val="9"/>
  </w:num>
  <w:num w:numId="19">
    <w:abstractNumId w:val="22"/>
  </w:num>
  <w:num w:numId="20">
    <w:abstractNumId w:val="5"/>
  </w:num>
  <w:num w:numId="21">
    <w:abstractNumId w:val="14"/>
  </w:num>
  <w:num w:numId="22">
    <w:abstractNumId w:val="18"/>
  </w:num>
  <w:num w:numId="23">
    <w:abstractNumId w:val="10"/>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019AD"/>
    <w:rsid w:val="0001626C"/>
    <w:rsid w:val="000308C0"/>
    <w:rsid w:val="00035D40"/>
    <w:rsid w:val="00092CA7"/>
    <w:rsid w:val="000B0E28"/>
    <w:rsid w:val="000B5038"/>
    <w:rsid w:val="000F54FD"/>
    <w:rsid w:val="00120DC5"/>
    <w:rsid w:val="001275A3"/>
    <w:rsid w:val="001329F9"/>
    <w:rsid w:val="00151E7C"/>
    <w:rsid w:val="00161498"/>
    <w:rsid w:val="00163DB9"/>
    <w:rsid w:val="0017080C"/>
    <w:rsid w:val="00172C63"/>
    <w:rsid w:val="0018213A"/>
    <w:rsid w:val="001867E8"/>
    <w:rsid w:val="001B4F9E"/>
    <w:rsid w:val="002067FF"/>
    <w:rsid w:val="00215C5D"/>
    <w:rsid w:val="00235426"/>
    <w:rsid w:val="00244881"/>
    <w:rsid w:val="00284CF9"/>
    <w:rsid w:val="00321808"/>
    <w:rsid w:val="00346EC0"/>
    <w:rsid w:val="0039085A"/>
    <w:rsid w:val="003D6D3C"/>
    <w:rsid w:val="003E6B85"/>
    <w:rsid w:val="003E7CE3"/>
    <w:rsid w:val="00412CDC"/>
    <w:rsid w:val="0044079F"/>
    <w:rsid w:val="00481438"/>
    <w:rsid w:val="004C40C7"/>
    <w:rsid w:val="004E509D"/>
    <w:rsid w:val="005047A0"/>
    <w:rsid w:val="005154BB"/>
    <w:rsid w:val="005250AF"/>
    <w:rsid w:val="00542D31"/>
    <w:rsid w:val="00557BEB"/>
    <w:rsid w:val="005602EA"/>
    <w:rsid w:val="00564608"/>
    <w:rsid w:val="005B5CEF"/>
    <w:rsid w:val="005D2C3A"/>
    <w:rsid w:val="005D4147"/>
    <w:rsid w:val="005F1A54"/>
    <w:rsid w:val="005F3121"/>
    <w:rsid w:val="00603E26"/>
    <w:rsid w:val="00632594"/>
    <w:rsid w:val="00650E21"/>
    <w:rsid w:val="00670B5F"/>
    <w:rsid w:val="00674486"/>
    <w:rsid w:val="006E7A07"/>
    <w:rsid w:val="006F1D0E"/>
    <w:rsid w:val="00715D9B"/>
    <w:rsid w:val="0074243C"/>
    <w:rsid w:val="00790A1E"/>
    <w:rsid w:val="007C4268"/>
    <w:rsid w:val="007E5170"/>
    <w:rsid w:val="00812613"/>
    <w:rsid w:val="00837F24"/>
    <w:rsid w:val="00873BD1"/>
    <w:rsid w:val="00880152"/>
    <w:rsid w:val="008A4B8E"/>
    <w:rsid w:val="008C26B5"/>
    <w:rsid w:val="008D5587"/>
    <w:rsid w:val="00903802"/>
    <w:rsid w:val="00907376"/>
    <w:rsid w:val="00916656"/>
    <w:rsid w:val="00937419"/>
    <w:rsid w:val="00982366"/>
    <w:rsid w:val="009A482B"/>
    <w:rsid w:val="009C650D"/>
    <w:rsid w:val="009E5DFF"/>
    <w:rsid w:val="009F1ACE"/>
    <w:rsid w:val="00A0188D"/>
    <w:rsid w:val="00A05B99"/>
    <w:rsid w:val="00A3592F"/>
    <w:rsid w:val="00A375D0"/>
    <w:rsid w:val="00A53132"/>
    <w:rsid w:val="00A629EB"/>
    <w:rsid w:val="00A72A16"/>
    <w:rsid w:val="00AA19F7"/>
    <w:rsid w:val="00AE2DE2"/>
    <w:rsid w:val="00B52C4F"/>
    <w:rsid w:val="00B56053"/>
    <w:rsid w:val="00B90F4C"/>
    <w:rsid w:val="00BA3E78"/>
    <w:rsid w:val="00BA51E1"/>
    <w:rsid w:val="00BC5D8D"/>
    <w:rsid w:val="00BD653E"/>
    <w:rsid w:val="00BE1B43"/>
    <w:rsid w:val="00BE46AA"/>
    <w:rsid w:val="00BF10D4"/>
    <w:rsid w:val="00C0617E"/>
    <w:rsid w:val="00C070F9"/>
    <w:rsid w:val="00C11F0D"/>
    <w:rsid w:val="00C11F4C"/>
    <w:rsid w:val="00C27602"/>
    <w:rsid w:val="00C35CFC"/>
    <w:rsid w:val="00C57758"/>
    <w:rsid w:val="00C66A4B"/>
    <w:rsid w:val="00C71C77"/>
    <w:rsid w:val="00C81033"/>
    <w:rsid w:val="00C96045"/>
    <w:rsid w:val="00CA5FA5"/>
    <w:rsid w:val="00D32488"/>
    <w:rsid w:val="00D3429E"/>
    <w:rsid w:val="00D405FF"/>
    <w:rsid w:val="00D47D75"/>
    <w:rsid w:val="00D830EF"/>
    <w:rsid w:val="00DF0576"/>
    <w:rsid w:val="00E07D75"/>
    <w:rsid w:val="00E10370"/>
    <w:rsid w:val="00E55100"/>
    <w:rsid w:val="00E8168A"/>
    <w:rsid w:val="00E94444"/>
    <w:rsid w:val="00EB135A"/>
    <w:rsid w:val="00EB52D6"/>
    <w:rsid w:val="00EB70C6"/>
    <w:rsid w:val="00ED7927"/>
    <w:rsid w:val="00F04384"/>
    <w:rsid w:val="00F069BB"/>
    <w:rsid w:val="00F270F9"/>
    <w:rsid w:val="00F630E8"/>
    <w:rsid w:val="00F90A62"/>
    <w:rsid w:val="00F91080"/>
    <w:rsid w:val="00FA09D2"/>
    <w:rsid w:val="00FC5654"/>
    <w:rsid w:val="00FC67FA"/>
    <w:rsid w:val="00FD0F92"/>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78282"/>
  <w15:chartTrackingRefBased/>
  <w15:docId w15:val="{BD8040C4-0EB0-47BE-9EBA-78068BA42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D5099FDA-93EA-45B8-B1EC-5AB1DAD63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9</Pages>
  <Words>7511</Words>
  <Characters>42816</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50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Nxam, Asemahle, (Mr) (s225905272)</cp:lastModifiedBy>
  <cp:revision>2</cp:revision>
  <dcterms:created xsi:type="dcterms:W3CDTF">2024-10-19T17:51:00Z</dcterms:created>
  <dcterms:modified xsi:type="dcterms:W3CDTF">2024-10-19T17:51:00Z</dcterms:modified>
</cp:coreProperties>
</file>